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4F1E1F" w14:textId="77777777" w:rsidR="00536CDA" w:rsidRPr="00503780" w:rsidRDefault="0084527E" w:rsidP="00503780">
      <w:pPr>
        <w:pageBreakBefore/>
        <w:jc w:val="both"/>
        <w:rPr>
          <w:rFonts w:ascii="Calibri Light" w:eastAsia="Helvetica" w:hAnsi="Calibri Light" w:cs="Calibri Light"/>
          <w:b/>
          <w:color w:val="333333"/>
          <w:sz w:val="20"/>
          <w:szCs w:val="20"/>
          <w:lang w:val="en-US"/>
        </w:rPr>
      </w:pPr>
      <w:r w:rsidRPr="00503780">
        <w:rPr>
          <w:rFonts w:ascii="Calibri Light" w:eastAsia="Helvetica" w:hAnsi="Calibri Light" w:cs="Calibri Light"/>
          <w:b/>
          <w:color w:val="333333"/>
          <w:sz w:val="20"/>
          <w:szCs w:val="20"/>
          <w:lang w:val="en-US"/>
        </w:rPr>
        <w:t>APPENDIX</w:t>
      </w:r>
    </w:p>
    <w:p w14:paraId="3D437237" w14:textId="2FEDEA32" w:rsidR="00536CDA" w:rsidRPr="00503780" w:rsidRDefault="0084527E" w:rsidP="00503780">
      <w:pPr>
        <w:jc w:val="both"/>
        <w:rPr>
          <w:rFonts w:ascii="Calibri Light" w:eastAsia="Helvetica" w:hAnsi="Calibri Light" w:cs="Calibri Light"/>
          <w:b/>
          <w:color w:val="000000"/>
          <w:sz w:val="20"/>
          <w:szCs w:val="20"/>
          <w:lang w:val="en-US"/>
        </w:rPr>
      </w:pPr>
      <w:r w:rsidRPr="00503780">
        <w:rPr>
          <w:rFonts w:ascii="Calibri Light" w:eastAsia="Helvetica" w:hAnsi="Calibri Light" w:cs="Calibri Light"/>
          <w:b/>
          <w:color w:val="000000"/>
          <w:sz w:val="20"/>
          <w:szCs w:val="20"/>
          <w:lang w:val="en-US"/>
        </w:rPr>
        <w:t>Search strategy</w:t>
      </w:r>
      <w:r w:rsidR="002F7A0C" w:rsidRPr="00503780">
        <w:rPr>
          <w:rFonts w:ascii="Calibri Light" w:eastAsia="Helvetica" w:hAnsi="Calibri Light" w:cs="Calibri Light"/>
          <w:b/>
          <w:color w:val="000000"/>
          <w:sz w:val="20"/>
          <w:szCs w:val="20"/>
          <w:lang w:val="en-US"/>
        </w:rPr>
        <w:t xml:space="preserve"> (exemplary for bladder cancer)</w:t>
      </w:r>
    </w:p>
    <w:p w14:paraId="2EE0A3B8" w14:textId="1957944A" w:rsidR="002F7A0C" w:rsidRPr="00503780" w:rsidRDefault="002F7A0C" w:rsidP="00503780">
      <w:pPr>
        <w:pStyle w:val="StandardWeb"/>
        <w:spacing w:before="0" w:beforeAutospacing="0" w:after="165" w:afterAutospacing="0" w:line="276" w:lineRule="auto"/>
        <w:jc w:val="both"/>
        <w:rPr>
          <w:rFonts w:ascii="Calibri Light" w:hAnsi="Calibri Light" w:cs="Calibri Light"/>
          <w:color w:val="000000"/>
          <w:sz w:val="20"/>
          <w:szCs w:val="20"/>
          <w:lang w:val="en-US"/>
        </w:rPr>
      </w:pP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(("quality of life"[All Fields] OR "health related quality of life"[All Fields] OR "health status"[All Fields] OR "health outcomes"[All Fields] OR "patient outcomes"[All Fields] OR "depression"[All Fields] OR "anxiety"[All Fields] OR "emotional"[All Fields] OR "social"[All Fields] OR "psychosocial"[All Fields] OR "psychological"[All Fields] OR "distress"[All Fields] OR "social functioning"[All Fields] OR "social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wellbeing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patient reported symptom"[All Fields] OR "patient reported outcomes"[All Fields] OR ("pain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pain"[All Fields]) OR (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atiguability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atiguable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fatigue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fatigue"[All Fields] OR "fatigued"[All Fields] OR "fatigues"[All Fields] OR "fatiguing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atigueability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) OR "patient reported outcome"[All Fields] OR "PRO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PRO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HRQ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QO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HRQO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symptom distress"[All Fields] OR "symptom burden"[All Fields] OR "symptom assessment"[All Fields] OR "functional status"[All Fields] OR ("sexual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behavior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("sexual"[All Fields] AND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behavior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) OR "sexual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behavior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sexual"[All Fields] OR "sexually"[All Fields] OR "sexualities"[All Fields] OR "sexuality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sexuality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sexualization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sexualize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sexualized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sexualizing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sexual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) OR ("functional"[All Fields] OR "functional s"[All Fields] OR "functionalities"[All Fields] OR "functionality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ation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ation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e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ed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e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izing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functionally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al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functioned"[All Fields] OR "functioning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functioning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functions"[All Fields] OR "physiology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Subheading] OR "physiology"[All Fields] OR "function"[All Fields] OR "physiology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)) AND ("bladder s"[All Fields] OR "urinary bladder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("urinary"[All Fields] AND "bladder"[All Fields]) OR "urinary bladder"[All Fields] OR "bladder"[All Fields] OR "bladders"[All Fields]) AND ("cancer s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cancerated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canceration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cancerization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cancerized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cancerous"[All Fields] OR "neoplasms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neoplasms"[All Fields] OR "cancer"[All Fields] OR "cancers"[All Fields] OR ("cysts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cysts"[All Fields] OR "cyst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neurofibroma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neurofibroma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neurofibroma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r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s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ra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tumorous"[All Fields] OR "tumour"[All Fields] OR "neoplasms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neoplasms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r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tumour s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ura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urou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 OR "tumours"[All Fields] OR "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tumors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"[All Fields]) OR ("neoplasm s"[All Fields] OR "neoplasms"[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MeSH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Terms] OR "neoplasms"[All Fields] OR "neoplasm"[All Fields])) AND 2019/02/01:2022/02/10 [Date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-</w:t>
      </w:r>
      <w:r w:rsidRPr="00503780">
        <w:rPr>
          <w:rStyle w:val="apple-converted-space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 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Publication]) AND (</w:t>
      </w:r>
      <w:r w:rsidRPr="00503780">
        <w:rPr>
          <w:rStyle w:val="spellerror"/>
          <w:rFonts w:ascii="Calibri Light" w:eastAsiaTheme="majorEastAsia" w:hAnsi="Calibri Light" w:cs="Calibri Light"/>
          <w:color w:val="000000"/>
          <w:sz w:val="20"/>
          <w:szCs w:val="20"/>
          <w:lang w:val="en-GB"/>
        </w:rPr>
        <w:t>clinicaltrial</w:t>
      </w:r>
      <w:r w:rsidRPr="00503780">
        <w:rPr>
          <w:rFonts w:ascii="Calibri Light" w:hAnsi="Calibri Light" w:cs="Calibri Light"/>
          <w:color w:val="000000"/>
          <w:sz w:val="20"/>
          <w:szCs w:val="20"/>
          <w:lang w:val="en-GB"/>
        </w:rPr>
        <w:t>[Filter])</w:t>
      </w:r>
    </w:p>
    <w:p w14:paraId="631510B9" w14:textId="77777777" w:rsidR="002F7A0C" w:rsidRPr="00503780" w:rsidRDefault="002F7A0C" w:rsidP="00503780">
      <w:pPr>
        <w:jc w:val="both"/>
        <w:rPr>
          <w:rFonts w:ascii="Calibri Light" w:eastAsia="Helvetica" w:hAnsi="Calibri Light" w:cs="Calibri Light"/>
          <w:color w:val="000000"/>
          <w:sz w:val="20"/>
          <w:szCs w:val="20"/>
          <w:lang w:val="en-US"/>
        </w:rPr>
      </w:pPr>
    </w:p>
    <w:p w14:paraId="31D59F68" w14:textId="77777777" w:rsidR="00AE438C" w:rsidRPr="00503780" w:rsidRDefault="00AE438C" w:rsidP="00503780">
      <w:pPr>
        <w:jc w:val="both"/>
        <w:rPr>
          <w:rFonts w:ascii="Calibri Light" w:eastAsia="Helvetica" w:hAnsi="Calibri Light" w:cs="Calibri Light"/>
          <w:color w:val="333333"/>
          <w:sz w:val="20"/>
          <w:szCs w:val="20"/>
          <w:lang w:val="en-US"/>
        </w:rPr>
      </w:pPr>
      <w:r w:rsidRPr="00503780">
        <w:rPr>
          <w:rFonts w:ascii="Calibri Light" w:eastAsia="Helvetica" w:hAnsi="Calibri Light" w:cs="Calibri Light"/>
          <w:color w:val="333333"/>
          <w:sz w:val="20"/>
          <w:szCs w:val="20"/>
          <w:lang w:val="en-US"/>
        </w:rPr>
        <w:br w:type="page"/>
      </w:r>
    </w:p>
    <w:p w14:paraId="5F83E3C1" w14:textId="08093AD4" w:rsidR="00AE438C" w:rsidRPr="00503780" w:rsidRDefault="00AE438C" w:rsidP="00503780">
      <w:pPr>
        <w:pStyle w:val="Beschriftung"/>
        <w:keepNext/>
        <w:jc w:val="both"/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</w:pP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lastRenderedPageBreak/>
        <w:t xml:space="preserve">Supplementary Table </w: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begin"/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instrText xml:space="preserve"> SEQ Supplementary_Table \* ARABIC </w:instrTex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separate"/>
      </w:r>
      <w:r w:rsidR="00993CDD" w:rsidRPr="00503780">
        <w:rPr>
          <w:rFonts w:ascii="Calibri Light" w:hAnsi="Calibri Light" w:cs="Calibri Light"/>
          <w:i w:val="0"/>
          <w:noProof/>
          <w:color w:val="auto"/>
          <w:sz w:val="20"/>
          <w:szCs w:val="20"/>
          <w:lang w:val="en-US"/>
        </w:rPr>
        <w:t>1</w: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end"/>
      </w:r>
      <w:r w:rsidR="000C5BE5"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t xml:space="preserve"> SAGER guidelines c</w: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t>hecklist items and reviewer instructions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47"/>
        <w:gridCol w:w="957"/>
        <w:gridCol w:w="4271"/>
        <w:gridCol w:w="2252"/>
      </w:tblGrid>
      <w:tr w:rsidR="00F07BDE" w:rsidRPr="00FB247B" w14:paraId="76B93437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5E35383D" w14:textId="4E7ADF71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S</w:t>
            </w:r>
            <w:r w:rsidR="0083074F"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ection</w:t>
            </w: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/topic</w:t>
            </w: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3ABB719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Item number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4400E01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Checklist item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70A14AA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Instruction for reviewers extracting the data</w:t>
            </w:r>
          </w:p>
        </w:tc>
      </w:tr>
      <w:tr w:rsidR="00F07BDE" w:rsidRPr="00945DCA" w14:paraId="5D42803A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3A151C7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  <w:t>General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56F2C0A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39D586F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4FA738F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1C1FFF3D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5B3E18F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7851C600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1</w:t>
            </w: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7425E64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The terms sex/gender used appropriately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6CFF6058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  <w:t>considered appropriately, when the term (sex or gender) was consistently throughout the publication with the corresponding categories (dichotomized categories presented here exemplarily illustrated), i.e. for sex assigned at birth: female, male and for gender: women, men</w:t>
            </w:r>
          </w:p>
        </w:tc>
      </w:tr>
      <w:tr w:rsidR="00F07BDE" w:rsidRPr="00945DCA" w14:paraId="392D0441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128F96F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  <w:t>Title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299F200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589B888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61D1656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6BCAE9F8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0F08FC8B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66CD2C8C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2</w:t>
            </w: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6832DEB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Title specifies the sex/gender of participants if only one included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0296BC8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  <w:t>n/a if not only one sex or gender was included</w:t>
            </w:r>
          </w:p>
        </w:tc>
      </w:tr>
      <w:tr w:rsidR="00F07BDE" w:rsidRPr="00945DCA" w14:paraId="61FA07F5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627EBD0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  <w:t>Abstract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33261ED7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5879F68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59F3330B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684B5CDE" w14:textId="77777777" w:rsidTr="00AE438C">
        <w:tc>
          <w:tcPr>
            <w:tcW w:w="1545" w:type="dxa"/>
            <w:tcBorders>
              <w:top w:val="single" w:sz="4" w:space="0" w:color="auto"/>
            </w:tcBorders>
          </w:tcPr>
          <w:p w14:paraId="50102F79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top w:val="single" w:sz="4" w:space="0" w:color="auto"/>
            </w:tcBorders>
          </w:tcPr>
          <w:p w14:paraId="17FA1D4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3a</w:t>
            </w:r>
          </w:p>
        </w:tc>
        <w:tc>
          <w:tcPr>
            <w:tcW w:w="4266" w:type="dxa"/>
            <w:tcBorders>
              <w:top w:val="single" w:sz="4" w:space="0" w:color="auto"/>
            </w:tcBorders>
          </w:tcPr>
          <w:p w14:paraId="714140D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Abstract specifies the sex/gender of participants if only one included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6F609BF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  <w:t>n/a if not only one sex or gender was included</w:t>
            </w:r>
          </w:p>
        </w:tc>
      </w:tr>
      <w:tr w:rsidR="00F07BDE" w:rsidRPr="00FB247B" w14:paraId="4D2FAEC1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2E369547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7F099C7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3b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2EC4224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Study population described with sex/gender breakdown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563B55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945DCA" w14:paraId="6DD0F052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3950032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  <w:t>Introduction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4D9584E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7C1838F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484DDAD5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3F4688F0" w14:textId="77777777" w:rsidTr="00AE438C">
        <w:tc>
          <w:tcPr>
            <w:tcW w:w="1545" w:type="dxa"/>
            <w:tcBorders>
              <w:top w:val="single" w:sz="4" w:space="0" w:color="auto"/>
            </w:tcBorders>
          </w:tcPr>
          <w:p w14:paraId="03A07CEB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top w:val="single" w:sz="4" w:space="0" w:color="auto"/>
            </w:tcBorders>
          </w:tcPr>
          <w:p w14:paraId="3EE4F20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4a</w:t>
            </w:r>
          </w:p>
        </w:tc>
        <w:tc>
          <w:tcPr>
            <w:tcW w:w="4266" w:type="dxa"/>
            <w:tcBorders>
              <w:top w:val="single" w:sz="4" w:space="0" w:color="auto"/>
            </w:tcBorders>
          </w:tcPr>
          <w:p w14:paraId="7026BCC7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If relevant, previous studies that show presence or lack of sex/gender differences or similarities cited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1925194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75F4AA7B" w14:textId="77777777" w:rsidTr="00AE438C">
        <w:tc>
          <w:tcPr>
            <w:tcW w:w="1545" w:type="dxa"/>
          </w:tcPr>
          <w:p w14:paraId="10002D1E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</w:tcPr>
          <w:p w14:paraId="71CF87C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4b</w:t>
            </w:r>
          </w:p>
        </w:tc>
        <w:tc>
          <w:tcPr>
            <w:tcW w:w="4266" w:type="dxa"/>
          </w:tcPr>
          <w:p w14:paraId="4198B9C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Mention of whether sex/gender might be an important variant and if differences might be expected</w:t>
            </w:r>
          </w:p>
        </w:tc>
        <w:tc>
          <w:tcPr>
            <w:tcW w:w="2250" w:type="dxa"/>
          </w:tcPr>
          <w:p w14:paraId="1B1B00A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1B952605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463D2A2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338691DA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4c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4C962BD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The demographics of the study population with regard to sex/gender (e.g., disease prevalence among male/female study participants) are outlined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81BBFA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945DCA" w14:paraId="1B1DFE87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43E03CF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  <w:t>Methods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0C8EF36C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631D321A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7217EE4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59B04217" w14:textId="77777777" w:rsidTr="00AE438C">
        <w:tc>
          <w:tcPr>
            <w:tcW w:w="1545" w:type="dxa"/>
            <w:tcBorders>
              <w:top w:val="single" w:sz="4" w:space="0" w:color="auto"/>
            </w:tcBorders>
          </w:tcPr>
          <w:p w14:paraId="68BA52F0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top w:val="single" w:sz="4" w:space="0" w:color="auto"/>
            </w:tcBorders>
          </w:tcPr>
          <w:p w14:paraId="4F0CAF7B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5a</w:t>
            </w:r>
          </w:p>
        </w:tc>
        <w:tc>
          <w:tcPr>
            <w:tcW w:w="4266" w:type="dxa"/>
            <w:tcBorders>
              <w:top w:val="single" w:sz="4" w:space="0" w:color="auto"/>
            </w:tcBorders>
          </w:tcPr>
          <w:p w14:paraId="34B4E9E9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Method of definition of sex/gender (e.g., self-report, genetic testing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1B7E5C8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01463AA4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59E45C2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28AFF7F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5b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01C7C61A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Description of how sex/gender was considered in the design, whether authors ensured adequate respresentation of male and female study participants, or explanation if not considered. Justification of other sex/gender-specific interventions of study designs (e.g., mandating contraception for women). Explicit reporting of the scientific rationale for contraception requirements and exclusions for pregnancy and lactation should be required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80775FC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  <w:t>if one of the aspects of the item is covered, choose "yes"</w:t>
            </w:r>
          </w:p>
        </w:tc>
      </w:tr>
      <w:tr w:rsidR="00F07BDE" w:rsidRPr="00503780" w14:paraId="29FDB5DF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7E4453E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</w:rPr>
              <w:t>Results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1E52E8A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6DB5500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5FCBD6D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color w:val="333333"/>
                <w:sz w:val="20"/>
                <w:szCs w:val="20"/>
              </w:rPr>
            </w:pPr>
          </w:p>
        </w:tc>
      </w:tr>
      <w:tr w:rsidR="00F07BDE" w:rsidRPr="00FB247B" w14:paraId="7F843C99" w14:textId="77777777" w:rsidTr="00AE438C">
        <w:tc>
          <w:tcPr>
            <w:tcW w:w="1545" w:type="dxa"/>
            <w:tcBorders>
              <w:top w:val="single" w:sz="4" w:space="0" w:color="auto"/>
            </w:tcBorders>
          </w:tcPr>
          <w:p w14:paraId="0536F598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</w:p>
        </w:tc>
        <w:tc>
          <w:tcPr>
            <w:tcW w:w="956" w:type="dxa"/>
            <w:tcBorders>
              <w:top w:val="single" w:sz="4" w:space="0" w:color="auto"/>
            </w:tcBorders>
          </w:tcPr>
          <w:p w14:paraId="287889E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a</w:t>
            </w:r>
          </w:p>
        </w:tc>
        <w:tc>
          <w:tcPr>
            <w:tcW w:w="4266" w:type="dxa"/>
            <w:tcBorders>
              <w:top w:val="single" w:sz="4" w:space="0" w:color="auto"/>
            </w:tcBorders>
          </w:tcPr>
          <w:p w14:paraId="335054C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Study population description with complete gender/sex breakdown for all categories considered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BD0ACDC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314F9D3C" w14:textId="77777777" w:rsidTr="00AE438C">
        <w:tc>
          <w:tcPr>
            <w:tcW w:w="1545" w:type="dxa"/>
          </w:tcPr>
          <w:p w14:paraId="0F15C12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</w:tcPr>
          <w:p w14:paraId="509ED917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b</w:t>
            </w:r>
          </w:p>
        </w:tc>
        <w:tc>
          <w:tcPr>
            <w:tcW w:w="4266" w:type="dxa"/>
          </w:tcPr>
          <w:p w14:paraId="78FB39D8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Where appropriate, data presented disaggregated by sex/gender, and sex/gender differences and similarities described</w:t>
            </w:r>
          </w:p>
        </w:tc>
        <w:tc>
          <w:tcPr>
            <w:tcW w:w="2250" w:type="dxa"/>
          </w:tcPr>
          <w:p w14:paraId="58E70249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2053D31E" w14:textId="77777777" w:rsidTr="00AE438C">
        <w:tc>
          <w:tcPr>
            <w:tcW w:w="1545" w:type="dxa"/>
          </w:tcPr>
          <w:p w14:paraId="564FE428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</w:tcPr>
          <w:p w14:paraId="51F0B8C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c</w:t>
            </w:r>
          </w:p>
        </w:tc>
        <w:tc>
          <w:tcPr>
            <w:tcW w:w="4266" w:type="dxa"/>
          </w:tcPr>
          <w:p w14:paraId="1AEEB4B8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Sex- and gender-based analyses reported regardless of outcome (in main paper if pre-specified; otherwise in appendix)</w:t>
            </w:r>
          </w:p>
        </w:tc>
        <w:tc>
          <w:tcPr>
            <w:tcW w:w="2250" w:type="dxa"/>
          </w:tcPr>
          <w:p w14:paraId="5297B050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421B569C" w14:textId="77777777" w:rsidTr="00AE438C">
        <w:tc>
          <w:tcPr>
            <w:tcW w:w="1545" w:type="dxa"/>
          </w:tcPr>
          <w:p w14:paraId="4AD6E88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</w:tcPr>
          <w:p w14:paraId="31A2AF6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d</w:t>
            </w:r>
          </w:p>
        </w:tc>
        <w:tc>
          <w:tcPr>
            <w:tcW w:w="4266" w:type="dxa"/>
          </w:tcPr>
          <w:p w14:paraId="4930A72A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For clinical trials, adverse event data disaggregated by sex/gender (in main paper if pre-specified; otherwise in appendix)</w:t>
            </w:r>
          </w:p>
        </w:tc>
        <w:tc>
          <w:tcPr>
            <w:tcW w:w="2250" w:type="dxa"/>
          </w:tcPr>
          <w:p w14:paraId="6A89C36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54A6D095" w14:textId="77777777" w:rsidTr="00AE438C">
        <w:tc>
          <w:tcPr>
            <w:tcW w:w="1545" w:type="dxa"/>
          </w:tcPr>
          <w:p w14:paraId="2DD67DFB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</w:tcPr>
          <w:p w14:paraId="18ABE1D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f</w:t>
            </w:r>
          </w:p>
        </w:tc>
        <w:tc>
          <w:tcPr>
            <w:tcW w:w="4266" w:type="dxa"/>
          </w:tcPr>
          <w:p w14:paraId="150314C0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For epidemiological studies, the effects of other exposures on health problems examined for all genders and analysed critically from a gender perspective</w:t>
            </w:r>
          </w:p>
        </w:tc>
        <w:tc>
          <w:tcPr>
            <w:tcW w:w="2250" w:type="dxa"/>
          </w:tcPr>
          <w:p w14:paraId="323FCCF6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  <w:t>No epidemiological studies were included in this review. Therefore, this item was rated "n/a" for all references.</w:t>
            </w:r>
          </w:p>
        </w:tc>
      </w:tr>
      <w:tr w:rsidR="00F07BDE" w:rsidRPr="00FB247B" w14:paraId="5BF34EE2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1E9CCE7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00A9085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6g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6FB0CC89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Table 1 included separate rows for male sex/gender, female sex/gender and other categories if collected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CA39E0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AE438C" w:rsidRPr="00503780" w14:paraId="72260630" w14:textId="77777777" w:rsidTr="00AE438C"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</w:tcPr>
          <w:p w14:paraId="20261F2D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b/>
                <w:sz w:val="20"/>
                <w:szCs w:val="20"/>
              </w:rPr>
              <w:t>Discussion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7186CA7A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</w:p>
        </w:tc>
        <w:tc>
          <w:tcPr>
            <w:tcW w:w="4266" w:type="dxa"/>
            <w:tcBorders>
              <w:top w:val="single" w:sz="4" w:space="0" w:color="auto"/>
              <w:bottom w:val="single" w:sz="4" w:space="0" w:color="auto"/>
            </w:tcBorders>
          </w:tcPr>
          <w:p w14:paraId="5B128EF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7202D80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b/>
                <w:sz w:val="20"/>
                <w:szCs w:val="20"/>
              </w:rPr>
            </w:pPr>
          </w:p>
        </w:tc>
      </w:tr>
      <w:tr w:rsidR="00F07BDE" w:rsidRPr="00FB247B" w14:paraId="7331AFCA" w14:textId="77777777" w:rsidTr="00AE438C">
        <w:tc>
          <w:tcPr>
            <w:tcW w:w="1545" w:type="dxa"/>
            <w:tcBorders>
              <w:top w:val="single" w:sz="4" w:space="0" w:color="auto"/>
            </w:tcBorders>
          </w:tcPr>
          <w:p w14:paraId="37C85FA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</w:p>
        </w:tc>
        <w:tc>
          <w:tcPr>
            <w:tcW w:w="956" w:type="dxa"/>
            <w:tcBorders>
              <w:top w:val="single" w:sz="4" w:space="0" w:color="auto"/>
            </w:tcBorders>
          </w:tcPr>
          <w:p w14:paraId="1D09E854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7a</w:t>
            </w:r>
          </w:p>
        </w:tc>
        <w:tc>
          <w:tcPr>
            <w:tcW w:w="4266" w:type="dxa"/>
            <w:tcBorders>
              <w:top w:val="single" w:sz="4" w:space="0" w:color="auto"/>
            </w:tcBorders>
          </w:tcPr>
          <w:p w14:paraId="2022988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Potential implications of sex/gender on the study results and analyses, including the extent to which the finding can be generalized to all sexes/genders in the population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6A41A3B1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  <w:tr w:rsidR="00F07BDE" w:rsidRPr="00FB247B" w14:paraId="5A739DC1" w14:textId="77777777" w:rsidTr="00AE438C">
        <w:tc>
          <w:tcPr>
            <w:tcW w:w="1545" w:type="dxa"/>
            <w:tcBorders>
              <w:bottom w:val="single" w:sz="4" w:space="0" w:color="auto"/>
            </w:tcBorders>
          </w:tcPr>
          <w:p w14:paraId="5431C733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</w:tcPr>
          <w:p w14:paraId="14B3E23F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</w:rPr>
              <w:t>7b</w:t>
            </w:r>
          </w:p>
        </w:tc>
        <w:tc>
          <w:tcPr>
            <w:tcW w:w="4266" w:type="dxa"/>
            <w:tcBorders>
              <w:bottom w:val="single" w:sz="4" w:space="0" w:color="auto"/>
            </w:tcBorders>
          </w:tcPr>
          <w:p w14:paraId="53FB41E2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</w:pPr>
            <w:r w:rsidRPr="00503780">
              <w:rPr>
                <w:rFonts w:ascii="Calibri Light" w:eastAsia="Helvetica" w:hAnsi="Calibri Light" w:cs="Calibri Light"/>
                <w:sz w:val="20"/>
                <w:szCs w:val="20"/>
                <w:lang w:val="en-US"/>
              </w:rPr>
              <w:t>If a sex/gender analysis not done, a rationale is given and implications of the lack of such analysis on the interpretation of the results are discussed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91B6160" w14:textId="77777777" w:rsidR="00F07BDE" w:rsidRPr="00503780" w:rsidRDefault="00F07BDE" w:rsidP="00503780">
            <w:pPr>
              <w:spacing w:line="276" w:lineRule="auto"/>
              <w:jc w:val="both"/>
              <w:rPr>
                <w:rFonts w:ascii="Calibri Light" w:eastAsia="Helvetica" w:hAnsi="Calibri Light" w:cs="Calibri Light"/>
                <w:color w:val="333333"/>
                <w:sz w:val="20"/>
                <w:szCs w:val="20"/>
                <w:lang w:val="en-US"/>
              </w:rPr>
            </w:pPr>
          </w:p>
        </w:tc>
      </w:tr>
    </w:tbl>
    <w:p w14:paraId="6484DA3F" w14:textId="77777777" w:rsidR="00FC55A3" w:rsidRPr="00503780" w:rsidRDefault="00FC55A3" w:rsidP="00503780">
      <w:pPr>
        <w:spacing w:line="360" w:lineRule="auto"/>
        <w:jc w:val="both"/>
        <w:rPr>
          <w:rFonts w:ascii="Calibri Light" w:eastAsia="Helvetica" w:hAnsi="Calibri Light" w:cs="Calibri Light"/>
          <w:color w:val="000000"/>
          <w:sz w:val="20"/>
          <w:szCs w:val="20"/>
          <w:lang w:val="en-US"/>
        </w:rPr>
        <w:sectPr w:rsidR="00FC55A3" w:rsidRPr="00503780" w:rsidSect="004F31E8">
          <w:headerReference w:type="default" r:id="rId8"/>
          <w:footerReference w:type="default" r:id="rId9"/>
          <w:type w:val="continuous"/>
          <w:pgSz w:w="11907" w:h="16840" w:code="1"/>
          <w:pgMar w:top="1440" w:right="1440" w:bottom="1440" w:left="1440" w:header="708" w:footer="708" w:gutter="0"/>
          <w:pgNumType w:start="0"/>
          <w:cols w:space="720"/>
          <w:docGrid w:linePitch="299"/>
        </w:sectPr>
      </w:pPr>
    </w:p>
    <w:p w14:paraId="39FF14D8" w14:textId="77777777" w:rsidR="00FC55A3" w:rsidRPr="00503780" w:rsidRDefault="00FC55A3" w:rsidP="00503780">
      <w:pPr>
        <w:spacing w:line="360" w:lineRule="auto"/>
        <w:jc w:val="both"/>
        <w:rPr>
          <w:rFonts w:ascii="Calibri Light" w:eastAsia="Helvetica" w:hAnsi="Calibri Light" w:cs="Calibri Light"/>
          <w:color w:val="000000"/>
          <w:sz w:val="20"/>
          <w:szCs w:val="20"/>
          <w:lang w:val="en-US"/>
        </w:rPr>
      </w:pPr>
    </w:p>
    <w:p w14:paraId="194D186B" w14:textId="0F5BBAA0" w:rsidR="00993CDD" w:rsidRPr="00503780" w:rsidRDefault="00993CDD" w:rsidP="00503780">
      <w:pPr>
        <w:pStyle w:val="Beschriftung"/>
        <w:keepNext/>
        <w:jc w:val="both"/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</w:pP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t xml:space="preserve">Supplementary Table </w: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begin"/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instrText xml:space="preserve"> SEQ Supplementary_Table \* ARABIC </w:instrTex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separate"/>
      </w:r>
      <w:r w:rsidRPr="00503780">
        <w:rPr>
          <w:rFonts w:ascii="Calibri Light" w:hAnsi="Calibri Light" w:cs="Calibri Light"/>
          <w:i w:val="0"/>
          <w:noProof/>
          <w:color w:val="auto"/>
          <w:sz w:val="20"/>
          <w:szCs w:val="20"/>
          <w:lang w:val="en-US"/>
        </w:rPr>
        <w:t>2</w:t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</w:rPr>
        <w:fldChar w:fldCharType="end"/>
      </w:r>
      <w:r w:rsidRPr="00503780">
        <w:rPr>
          <w:rFonts w:ascii="Calibri Light" w:hAnsi="Calibri Light" w:cs="Calibri Light"/>
          <w:i w:val="0"/>
          <w:color w:val="auto"/>
          <w:sz w:val="20"/>
          <w:szCs w:val="20"/>
          <w:lang w:val="en-US"/>
        </w:rPr>
        <w:t xml:space="preserve"> SAGER checklist results individual study level (review question a.)</w:t>
      </w:r>
    </w:p>
    <w:tbl>
      <w:tblPr>
        <w:tblW w:w="14942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53"/>
        <w:gridCol w:w="2721"/>
        <w:gridCol w:w="794"/>
        <w:gridCol w:w="567"/>
        <w:gridCol w:w="567"/>
        <w:gridCol w:w="794"/>
        <w:gridCol w:w="567"/>
        <w:gridCol w:w="567"/>
        <w:gridCol w:w="794"/>
        <w:gridCol w:w="567"/>
        <w:gridCol w:w="567"/>
        <w:gridCol w:w="567"/>
        <w:gridCol w:w="567"/>
        <w:gridCol w:w="567"/>
        <w:gridCol w:w="567"/>
        <w:gridCol w:w="794"/>
        <w:gridCol w:w="567"/>
        <w:gridCol w:w="794"/>
        <w:gridCol w:w="567"/>
        <w:gridCol w:w="794"/>
      </w:tblGrid>
      <w:tr w:rsidR="0012691F" w:rsidRPr="00503780" w14:paraId="461C7C0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1EB107D8" w14:textId="0E36AE1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Ref</w:t>
            </w:r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886BA9F" w14:textId="3C36C13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Authors (Year)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50DE3D95" w14:textId="75C3AA3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78ED6C9E" w14:textId="2B9160A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476CF464" w14:textId="23C0819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3a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39E87812" w14:textId="2B37876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3b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265318EA" w14:textId="0C5200D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4a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5CEFA2B2" w14:textId="40F7E99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4b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704170C3" w14:textId="69CD7A7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4c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198FCA79" w14:textId="673177F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5a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3C575182" w14:textId="56D9282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5b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7CDEC1FD" w14:textId="78EFAE8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a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8C4F7FB" w14:textId="542F8AD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b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76A0F69" w14:textId="61B3F08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c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ADDDD9B" w14:textId="01C90E6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d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7C8B2818" w14:textId="327F830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e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18E280B" w14:textId="1939BF3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f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45A2E345" w14:textId="2ACF9A5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6g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14F5AD87" w14:textId="57694CE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7a</w:t>
            </w:r>
          </w:p>
        </w:tc>
        <w:tc>
          <w:tcPr>
            <w:tcW w:w="794" w:type="dxa"/>
            <w:shd w:val="clear" w:color="auto" w:fill="auto"/>
            <w:noWrap/>
            <w:vAlign w:val="center"/>
            <w:hideMark/>
          </w:tcPr>
          <w:p w14:paraId="300EE2B8" w14:textId="3513638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</w:pPr>
            <w:r w:rsidRPr="00503780">
              <w:rPr>
                <w:rFonts w:ascii="Calibri Light" w:eastAsia="Times New Roman" w:hAnsi="Calibri Light" w:cs="Calibri Light"/>
                <w:b/>
                <w:color w:val="000000"/>
                <w:sz w:val="20"/>
                <w:szCs w:val="20"/>
                <w:lang w:eastAsia="de-DE"/>
              </w:rPr>
              <w:t>7b</w:t>
            </w:r>
          </w:p>
        </w:tc>
      </w:tr>
      <w:tr w:rsidR="0012691F" w:rsidRPr="00FB247B" w14:paraId="00E8FF2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4DCF8B9C" w14:textId="098164D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4750435-a65a-4a5a-af83-347e384abe56"/>
                <w:id w:val="-84540017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OThhYTQ5LTFkNmQtNGQ5Zi1hYWJiLTFiYjFhYTQxOTkwZiIsIlJhbmdlTGVuZ3RoIjo0LCJSZWZlcmVuY2VJZCI6ImY2NjYyZmM3LWM2NGMtNDAxOS04ZTc3LTA5YmMwY2VlN2V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wMDQ2NC0wMTgtNjM1MC02IiwiVXJpU3RyaW5nIjoiaHR0cHM6Ly9kb2kub3JnLzEwLjEwMDcvczAwNDY0LTAxOC02MzUwL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WQwNTI0ZTUtMDQzNC00Y2I3LWJiOWQtYTczNzkyMTM4NmE5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5jYmkubmxtLm5paC5nb3YvcHVibWVkLzMwMDA2ODQ2IiwiVXJpU3RyaW5nIjoiaHR0cDovL3d3dy5uY2JpLm5sbS5uaWguZ292L3B1Ym1lZC8zMDAwNjg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2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E2BC2CE" w14:textId="1F3E602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FF736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9E60C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972C9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3A54F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EEA9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DD94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9B46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F5BC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50D7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618F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CFCC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DFBA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F2E7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B8A5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09FB1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9795D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F211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90C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6E1C1B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059150AA" w14:textId="12ED103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cd2687f-130c-47e1-8be9-efd7cd4cbe83"/>
                <w:id w:val="-1368833174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zVmYzA3LWYyNGItNDE5Yi1hZTBhLWU0MWY0ZjE1MTNmNSIsIlJhbmdlTGVuZ3RoIjo0LCJSZWZlcmVuY2VJZCI6ImU1MjgxMTdlLTBmMDgtNGM2My1iZWFjLWY5YjVjMzEyMTJ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QxNDMvY3J0LjIwMTguMzI0IiwiVXJpU3RyaW5nIjoiaHR0cHM6Ly9kb2kub3JnLzEwLjQxNDMvY3J0LjIwMTguMzI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NkMmZjNzZmLWM3MGEtNGJiMi05NDAwLTliNDAxMTNhMDljMS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ZS1jcnQub3JnL3VwbG9hZC9wZGYvY3J0LTIwMTgtMzI0LnBkZiIsIlVyaVN0cmluZyI6Imh0dHBzOi8vd3d3LmUtY3J0Lm9yZy91cGxvYWQvcGRmL2NydC0yMDE4LTMyNC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Mzg1NjM0My1iODg0LTQ5NTUtOTdlMy0zNmE3OTMwYWY0OTIiLCJNb2RpZmllZE9uIjoiMjAyMy0xMi0wN1QxMToyOToyN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3d3cubmNiaS5ubG0ubmloLmdvdi9wdWJtZWQvMzAxNzc1ODUiLCJVcmlTdHJpbmciOiJodHRwOi8vd3d3Lm5jYmkubmxtLm5paC5nb3YvcHVibWVkLzMwMTc3NTg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3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2D046E7" w14:textId="6E46598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Yoo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78257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E5145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EE785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F868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EBD50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CE05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B1E5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B023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C4E5F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C402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B074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B6D1E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2B90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66648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CFDE3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FED5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4ECD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2EA0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3217E0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6DD0E30A" w14:textId="2881993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f665cf8-ef85-4123-98c5-bc0178cf9385"/>
                <w:id w:val="-469976800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DE3MzhjLTRkOWItNDY5YS05NWNjLTg1ZjhiMzFiMjlkOCIsIlJhbmdlTGVuZ3RoIjo0LCJSZWZlcmVuY2VJZCI6IjliNTVhMzllLWZjMWYtNGEzZC05YzhkLWFlZjEwOTNkM2Z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Ny9TTEEuMDAwMDAwMDAwMDAwMzA1NyIsIlVyaVN0cmluZyI6Imh0dHBzOi8vZG9pLm9yZy8xMC4xMDk3L1NMQS4wMDAwMDAwMDAwMDAzMDU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M4NGNlZDE1LTM4MzQtNDAwOC1iNDBmLWE0ZDZhMmFjMjg4YiIsIk1vZGlmaWVkT24iOiIyMDIzLTEyLTA3VDExOjI5OjI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ib3Jpcy51bmliZS5jaC8xMjU3NzQvMS9DbGluaWNhbF9PdXRjb21lX0FmdGVyX1JlY3RhbF9SZXBsYWNlbWVudF9XaXRoLjk1MzgwLnBkZiIsIlVyaVN0cmluZyI6Imh0dHBzOi8vYm9yaXMudW5pYmUuY2gvMTI1Nzc0LzEvQ2xpbmljYWxfT3V0Y29tZV9BZnRlcl9SZWN0YWxfUmVwbGFjZW1lbnRfV2l0aC45NTM4MC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YjBkZmNjMS01ZDI3LTQ0ZjUtOWYzNi1lYzYzNzI1ZTRmMWUiLCJNb2RpZmllZE9uIjoiMjAyMy0xMi0wN1QxMToyOToyN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A6Ly93d3cubmNiaS5ubG0ubmloLmdvdi9wdWJtZWQvMzAyNTI2ODEiLCJVcmlTdHJpbmciOiJodHRwOi8vd3d3Lm5jYmkubmxtLm5paC5nb3YvcHVibWVkLzMwMjUyNjg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4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1A2EFDF" w14:textId="0C021C7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art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1FA0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68FA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D521C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244A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57A9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12DC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B06C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3946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84647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2740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EFE1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B0CA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56E8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15CA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8FC29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CBDD0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FB30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79390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CC62D1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76EDD70B" w14:textId="37F974B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5b8dc9e-6b03-4090-83b8-2badefa8fd32"/>
                <w:id w:val="-1469893055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OGU5MzM5LWUxYjgtNGYxYi1iN2I0LWM5YjliYmMwNTJhNiIsIlJhbmdlTGVuZ3RoIjo0LCJSZWZlcmVuY2VJZCI6ImE0YjJmN2EyLTAwZjktNGRjZC04ZjMxLTkwNWJkODU3MTll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XVydXJvLjIwMTguMDkuMDIwIiwiVXJpU3RyaW5nIjoiaHR0cHM6Ly9kb2kub3JnLzEwLjEwMTYvai5ldXJ1cm8uMjAxOC4wOS4wMj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TE1ZGE3ZmEtNTg0ZS00NWRiLWIyMmEtYTdhYWRiMGRlODI1IiwiTW9kaWZpZWRPbiI6IjIwMjMtMTItMDdUMTE6Mjk6Mj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Jlc2VhcmNoLWluZm9ybWF0aW9uLmJyaXMuYWMudWsvZmlsZXMvMTc1NTg1MzAzL0JPWElUX21hbnVzY3JpcHRfRXVyb3BlYW5fVXJvbG9neS5wZGYiLCJVcmlTdHJpbmciOiJodHRwczovL3Jlc2VhcmNoLWluZm9ybWF0aW9uLmJyaXMuYWMudWsvZmlsZXMvMTc1NTg1MzAzL0JPWElUX21hbnVzY3JpcHRfRXVyb3BlYW5fVXJvbG9ne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MWRmNTM1Ni1iZDA0LTQwNDMtOGI0MC1iMWQ0NzBmYTVlZWMiLCJNb2RpZmllZE9uIjoiMjAyMy0xMi0wN1QxMToyOToyN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3d3cubmNiaS5ubG0ubmloLmdvdi9wdWJtZWQvMzAyNzkwMTUiLCJVcmlTdHJpbmciOiJodHRwOi8vd3d3Lm5jYmkubmxtLm5paC5nb3YvcHVibWVkLzMwMjc5MDE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5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D5FB9C8" w14:textId="4010826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elly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77F1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281D5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9EF04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18E39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37A7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1B92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E100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E82C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DEE294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B1E0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0EF2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7597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3B69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5B7E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422A9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0D59F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488F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B577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D09B1E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39BD9AF6" w14:textId="3D3DC22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eastAsia="de-DE"/>
                </w:rPr>
                <w:alias w:val="To edit, see citavi.com/edit"/>
                <w:tag w:val="CitaviPlaceholder#db48005f-c199-46e2-91ab-4d046b91389a"/>
                <w:id w:val="-1319186263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NzEwNzU0LWE5MWUtNDMyMy05YjdjLWRmMzI5OTBiMzBmMSIsIlJhbmdlTGVuZ3RoIjo0LCJSZWZlcmVuY2VJZCI6IjQwOGFlNDNhLWQ2NTUtNDdkMS1iN2U1LTRmZWE2OGY5Y2Iy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cmFkb25jLjIwMTguMDkuMDE5IiwiVXJpU3RyaW5nIjoiaHR0cHM6Ly9kb2kub3JnLzEwLjEwMTYvai5yYWRvbmMuMjAxOC4wOS4wM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GE4MWU0MTItNjk0MC00NDIwLTliMTctMmVmZGVjYTA4NDYwIiwiTW9kaWZpZWRPbiI6IjIwMjMtMTItMDdUMTE6Mjk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NyaXMubWFhc3RyaWNodHVuaXZlcnNpdHkubmwvZmlsZXMvNzYzOTkzNjkvRWxtcHRfMjAxOV9UaGVfYWN1dGVfYW5kX2xhdGVfdG94aWNpdHlfcmVzdWx0cy5wZGYiLCJVcmlTdHJpbmciOiJodHRwczovL2NyaXMubWFhc3RyaWNodHVuaXZlcnNpdHkubmwvZmlsZXMvNzYzOTkzNjkvRWxtcHRfMjAxOV9UaGVfYWN1dGVfYW5kX2xhdGVfdG94aWNpdHlfcmVzdWx0cy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MDA2Mjg4OC04Zjg0LTRkODItYmY2NC00OGJjYzQ2OTUzMmQiLCJNb2RpZmllZE9uIjoiMjAyMy0xMi0wN1QxMToyOToyN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bmNiaS5ubG0ubmloLmdvdi9wdWJtZWQvMzAzMjcyMzYiLCJVcmlTdHJpbmciOiJodHRwOi8vd3d3Lm5jYmkubmxtLm5paC5nb3YvcHVibWVkLzMwMzI3Mj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6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9EE98A6" w14:textId="0B0680E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van Diessen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E51E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5D5B4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286D9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4FC4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3BBC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B601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68EF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B236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E901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EEB6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E7B2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A8BB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32F9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89B2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7FA0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4B34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13643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9D28A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31F0CE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77FA1725" w14:textId="781A445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68712ce-9696-4e29-83ed-14680647e1a3"/>
                <w:id w:val="119767091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OTk5YmZjLWNiMTUtNGMxYS05ZDQwLTM0YjFjNWJjZjAzZiIsIlJhbmdlTGVuZ3RoIjo0LCJSZWZlcmVuY2VJZCI6ImM1Y2UzZTJkLTU2ODYtNDU2Yy1iZjVmLWRjMWZkYmNiZj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NjM0L3RoZW9uY29sb2dpc3QuMjAxOC0wMTE5IiwiVXJpU3RyaW5nIjoiaHR0cHM6Ly9kb2kub3JnLzEwLjE2MzQvdGhlb25jb2xvZ2lzdC4yMDE4LTAxMTk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zczOTU1NDEtNzEzOC00ZGFjLTkwNDYtZjdmNDFiMmQ4MWE0IiwiTW9kaWZpZWRPbiI6IjIwMjMtMTItMDdUMTE6Mjk6MjU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czovL3RoZW9uY29sb2dpc3Qub25saW5lbGlicmFyeS53aWxleS5jb20vZG9pL3BkZmRpcmVjdC8xMC4xNjM0L3RoZW9uY29sb2dpc3QuMjAxOC0wMTE5IiwiVXJpU3RyaW5nIjoiaHR0cHM6Ly90aGVvbmNvbG9naXN0Lm9ubGluZWxpYnJhcnkud2lsZXkuY29tL2RvaS9wZGZkaXJlY3QvMTAuMTYzNC90aGVvbmNvbG9naXN0LjIwMTgtMDE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VhZmQ2NTYyLWU3MDUtNGRkZC1hYzAxLWZiOTcwZDU0N2IyNyIsIk1vZGlmaWVkT24iOiIyMDIzLTEyLTA3VDExOjI5OjI1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3d3dy5uY2JpLm5sbS5uaWguZ292L3B1Ym1lZC8zMDQyNTE4MCIsIlVyaVN0cmluZyI6Imh0dHA6Ly93d3cubmNiaS5ubG0ubmloLmdvdi9wdWJtZWQvMzA0MjUxODA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7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056E3F2" w14:textId="24493F5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Fujita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E8E71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99AC7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E105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9616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E9DB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9E72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A966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CA0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2D1CB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8301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DE83E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1C032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5666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9A9A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3164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DF679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8EC5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73FBC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E56055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793ED840" w14:textId="7FE60E7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d925711-4356-4dfb-82bc-d76664cef0ba"/>
                <w:id w:val="774293782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zMWUwNThjLTFhMjAtNGNmZS04OWY2LWZlOWU5MmQ0MjZjOCIsIlJhbmdlTGVuZ3RoIjo0LCJSZWZlcmVuY2VJZCI6IjgyMDFjYTcxLTE3MzYtNDU5MC04MmQ1LTNlMjYyZWQxYz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0NjQtMDE4LTY1ODAtNyIsIlVyaVN0cmluZyI6Imh0dHBzOi8vZG9pLm9yZy8xMC4xMDA3L3MwMDQ2NC0wMTgtNjU4MC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IyNWI2NWI1LTczNGYtNGUzZS1hNWY2LTg4MWRkNmU2YmRhMy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uY2JpLm5sbS5uaWguZ292L3B1Ym1lZC8zMDQyNjI1NCIsIlVyaVN0cmluZyI6Imh0dHA6Ly93d3cubmNiaS5ubG0ubmloLmdvdi9wdWJtZWQvMzA0MjYy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8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AFB0363" w14:textId="0F5F286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Ibáñez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0A57A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546B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BB30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385E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8A4E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0140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14F0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6BA0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F142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8485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0343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329C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B578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FCB6A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9D20E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A95FA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BD53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3EDA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2A068E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6518A783" w14:textId="42ADC11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788afbf-6361-4f02-a06e-108718c4c752"/>
                <w:id w:val="1067464016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OTJkMzBkLWJkNmMtNGYxMi1iMDdkLTdkY2Y0YzQ1NTU1NSIsIlJhbmdlTGVuZ3RoIjo0LCJSZWZlcmVuY2VJZCI6ImRmYzFlNmQwLWIxMzQtNGE0MC1hZjQ0LTkyZDBlZGU1NThk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Fubm9uYy9tZHk1MjYiLCJVcmlTdHJpbmciOiJodHRwczovL2RvaS5vcmcvMTAuMTA5My9hbm5vbmMvbWR5NTI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VmMmIzYzE4LTMwMTItNGZkNy1hNDcxLTI2MzI3NGFmMGE1ZCIsIk1vZGlmaWVkT24iOiIyMDIzLTEyLTA3VDExOjI5OjI1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3d3cuYW5uYWxzb2ZvbmNvbG9neS5vcmcvYXJ0aWNsZS9TMDkyMzc1MzQxOTMxMDMzNi9wZGYiLCJVcmlTdHJpbmciOiJodHRwczovL3d3dy5hbm5hbHNvZm9uY29sb2d5Lm9yZy9hcnRpY2xlL1MwOTIzNzUzNDE5MzEwMzM2L3BkZ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djYjdjNzIzLTg2NzgtNGM3Ni1hMDJkLWM5YWZlZWE1MzZkZS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3d3dy5uY2JpLm5sbS5uaWguZ292L3B1Ym1lZC8zMDUwODE1NiIsIlVyaVN0cmluZyI6Imh0dHA6Ly93d3cubmNiaS5ubG0ubmloLmdvdi9wdWJtZWQvMzA1MDgxN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39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DDF278D" w14:textId="681623E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hitara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9B23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7B47E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26ED8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17FF6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2192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0C82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F945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DE0C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9BC0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2268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09BA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3F0C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C9A3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96FD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7B8F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3167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6CC5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D2D7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BB2421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6EE4ADF2" w14:textId="3E5734A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3590113-0b8d-4c3f-84f2-0476e486e47c"/>
                <w:id w:val="-1097941303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jNzQwZjk1LTc4MjktNGFmNS1hMmY0LWE5ZWNkZWJmMjFkYSIsIlJhbmdlTGVuZ3RoIjo0LCJSZWZlcmVuY2VJZCI6ImNlY2MxNmM5LWE1YTAtNGM2Yi1iNjk4LWNjZjA4ZmYyOWJ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wMDI4MC0wMTgtMzczOS05IiwiVXJpU3RyaW5nIjoiaHR0cHM6Ly9kb2kub3JnLzEwLjEwMDcvczAwMjgwLTAxOC0zNzM5L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TA1YTdjMjctYmM5YS00Y2JhLWIxNzQtNjE5NTMzYzllNTJjIiwiTW9kaWZpZWRPbiI6IjIwMjMtMTItMDdUMTE6Mjk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d3d3Lm5jYmkubmxtLm5paC5nb3YvcHVibWVkLzMwNTIzMzgxIiwiVXJpU3RyaW5nIjoiaHR0cDovL3d3dy5uY2JpLm5sbS5uaWguZ292L3B1Ym1lZC8zMDUyMzM4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0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5F202D1" w14:textId="476A047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uwa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D435F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CBF46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0EDDB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1135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42C9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4ABA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EF51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0D01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FDAC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E224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9875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DB82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2DED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F140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B50B8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2B70B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52C6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98C05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9AAC1B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609E3E07" w14:textId="698AC37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3d2ece5-69b4-4063-99b6-fde89e98b372"/>
                <w:id w:val="80425784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3NThmMzQ3LTk1ZTctNGQ5ZC04OGIyLTVmZWUwMzQxNGFmYSIsIlJhbmdlTGVuZ3RoIjo0LCJSZWZlcmVuY2VJZCI6Ijc2MTk3ZmFmLTk0YWUtNDljNy05YjY4LWE3MTVlZDQ3OTA5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yNDUvczEwNDM0LTAxOC0wNzA5Ni04IiwiVXJpU3RyaW5nIjoiaHR0cHM6Ly9kb2kub3JnLzEwLjEyNDUvczEwNDM0LTAxOC0wNzA5Ni0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g2OTBkYjMxLTA3MTItNGNiNC1iMDcwLWFiZmYwOGFjZDQ3NSIsIk1vZGlmaWVkT24iOiIyMDIzLTEyLTA3VDExOjI5OjI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saW5rLnNwcmluZ2VyLmNvbS9jb250ZW50L3BkZi8xMC4xMjQ1L3MxMDQzNC0wMTgtMDcwOTYtOC5wZGYiLCJVcmlTdHJpbmciOiJodHRwczovL2xpbmsuc3ByaW5nZXIuY29tL2NvbnRlbnQvcGRmLzEwLjEyNDUvczEwNDM0LTAxOC0wNzA5Ni04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0MWUzZjRiLWY5ZTctNGVkYy04OWY5LTY3YWFlMjgwNGFmYSIsIk1vZGlmaWVkT24iOiIyMDIzLTEyLTA3VDExOjI5OjI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3d3dy5uY2JpLm5sbS5uaWguZ292L3B1Ym1lZC8zMDUzNjEyOSIsIlVyaVN0cmluZyI6Imh0dHA6Ly93d3cubmNiaS5ubG0ubmloLmdvdi9wdWJtZWQvMzA1MzYxM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1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1BE6BEF" w14:textId="6336D64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un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D384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C8E08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E40C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ABB1C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3ACC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D0ED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231E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5914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D76E1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4BEA1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054A0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9A9F2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D849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F7F2B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CB245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1E3242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1E12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1B577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22AF68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76D52E76" w14:textId="357DC4F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863942a-7216-48f0-9765-637b273cdad4"/>
                <w:id w:val="1950971222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kZTRmNjYyLTUxOGEtNDgyMC04YmMwLTgzNDc0MzQ2ZTMyYiIsIlJhbmdlTGVuZ3RoIjo0LCJSZWZlcmVuY2VJZCI6ImEzNmVkZGRkLWMwMGQtNGYxOC1iN2JjLWJkY2YwOThhN2U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IwMC9KQ08uMTguMDAxNDkiLCJVcmlTdHJpbmciOiJodHRwczovL2RvaS5vcmcvMTAuMTIwMC9KQ08uMTguMDAxND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jVmNzEzODYtMjNjOS00ZGI3LWFkZGItMzQ2M2FjZWJlM2Y0IiwiTW9kaWZpZWRPbiI6IjIwMjMtMTItMDdUMTE6Mjk6Mj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3JvLnVvdy5lZHUuYXUvY2dpL3ZpZXdjb250ZW50LmNnaT9hcnRpY2xlPTE2NzQmY29udGV4dD1zbWhwYXBlcnMxIiwiVXJpU3RyaW5nIjoiaHR0cHM6Ly9yby51b3cuZWR1LmF1L2NnaS92aWV3Y29udGVudC5jZ2k/YXJ0aWNsZT0xNjc0JmNvbnRleHQ9c21ocGFwZXJz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RmYTllYWZkLWM2ZDYtNDhiMS1iM2EwLTM4MjVjOGQ2YmE1My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3d3dy5uY2JpLm5sbS5uaWguZ292L3B1Ym1lZC8zMDYyMDY2OCIsIlVyaVN0cmluZyI6Imh0dHA6Ly93d3cubmNiaS5ubG0ubmloLmdvdi9wdWJtZWQvMzA2MjA2Nj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2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B64678A" w14:textId="1A9D91E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eck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FC7D8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C87B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373D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03DAE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6A03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0EFD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1234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751E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1BC0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C3A7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5F018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6F51D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69A4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E984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07E79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09B2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24B0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4A2BC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1D1B36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35407FEC" w14:textId="0674BD7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db86e47-8165-4ef4-a10d-cdde47e9e975"/>
                <w:id w:val="-13226307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ZjQ3OTE2LTg3NGMtNDNhMi1iNGE2LTgzOGZjNTMzNzc5NCIsIlJhbmdlTGVuZ3RoIjo0LCJSZWZlcmVuY2VJZCI6ImFlZWZjNmE3LTQxNDQtNGZhMy05ZDI4LTlhZGMzNWEyZj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qdGhvLjIwMTkuMDEuMDA4IiwiVXJpU3RyaW5nIjoiaHR0cHM6Ly9kb2kub3JnLzEwLjEwMTYvai5qdGhvLjIwMTkuMDEuMDA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Q5OGU0OTU2LTQ0MDAtNGMxZC1iZGE5LTkwYzBhZTRhMzNiOC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anRvLm9yZy9hcnRpY2xlL1MxNTU2MDg2NDE5MzAwMjU1L3BkZiIsIlVyaVN0cmluZyI6Imh0dHBzOi8vd3d3Lmp0by5vcmcvYXJ0aWNsZS9TMTU1NjA4NjQxOTMwMDI1NS9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YTM3ZDJkZi0wYmJlLTQ2NDAtOTIxOC1jZmQzMDU2ZmZhNjkiLCJNb2RpZmllZE9uIjoiMjAyMy0xMi0wN1QxMToyOToyN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3d3cubmNiaS5ubG0ubmloLmdvdi9wdWJtZWQvMzA2NjQ5ODkiLCJVcmlTdHJpbmciOiJodHRwOi8vd3d3Lm5jYmkubmxtLm5paC5nb3YvcHVibWVkLzMwNjY0OT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3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6784346" w14:textId="6EE3B29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ujol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548D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BD69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B81C1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FA7B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54E0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37E5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6797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356E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EE0D9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FA19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FC178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C2C69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E3EF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96DE8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87C98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F1E8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79AC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3D65D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37115F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  <w:hideMark/>
          </w:tcPr>
          <w:p w14:paraId="74DCB482" w14:textId="1D707FB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5443020-61e3-4511-8208-8c2f8fd315fd"/>
                <w:id w:val="1768347914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YzM1NGEwLWMxYWItNGE5MC1hZDc5LTJmODBjNWE5MGI2OCIsIlJhbmdlTGVuZ3RoIjo0LCJSZWZlcmVuY2VJZCI6IjE4MDU1YzhmLWRmZmItNDY0NC1iODcyLWUzODdkZDRlNjV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ExLzE3NTktNzcxNC4xMjk3NyIsIlVyaVN0cmluZyI6Imh0dHBzOi8vZG9pLm9yZy8xMC4xMTExLzE3NTktNzcxNC4xMjk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MzFlMGYxNi0zNGVmLTQ1MTYtYjhiZS1kOWNiZGZjZmI4YWUiLCJNb2RpZmllZE9uIjoiMjAyMy0xMi0wN1QxMToyOToyN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b25saW5lbGlicmFyeS53aWxleS5jb20vZG9pL3BkZmRpcmVjdC8xMC4xMTExLzE3NTktNzcxNC4xMjk3NyIsIlVyaVN0cmluZyI6Imh0dHBzOi8vb25saW5lbGlicmFyeS53aWxleS5jb20vZG9pL3BkZmRpcmVjdC8xMC4xMTExLzE3NTktNzcxNC4xMjk3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Q5YjdlZTBmLWM5MWQtNGVhMC04MmRlLTllYTFlMDM0ZTY2NC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MDY2Njc5OSIsIlVyaVN0cmluZyI6Imh0dHA6Ly93d3cubmNiaS5ubG0ubmloLmdvdi9wdWJtZWQvMzA2NjY3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4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205D89C" w14:textId="75CB9F2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86F8C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A6206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D986A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4ACD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B4EB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CBFB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7969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C0ED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771F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F810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A0EE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EBBF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1AD7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BB67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8800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75C6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5705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883B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CB8323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463CCFE" w14:textId="6709440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28ce6e8-fdf8-44bb-b9a2-f0d470a96644"/>
                <w:id w:val="1435164519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ZjQxZDY1LWNhMDctNDMyNy1iNjVmLWMwNzZhNTkzMjYyZCIsIlJhbmdlTGVuZ3RoIjo0LCJSZWZlcmVuY2VJZCI6ImRiNTYyMzNjLTE2MzYtNDk5OC1iYTU2LTIxMjkwNGJlZjJ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yL2Jqcy4xMTA5MiIsIlVyaVN0cmluZyI6Imh0dHBzOi8vZG9pLm9yZy8xMC4xMDAyL2Jqcy4xMTA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3Y2ZiYmYzYS03YjU3LTRhOWMtOGQ0ZS0zMzEyMmFiODEzMjE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WNhZGVtaWMub3VwLmNvbS9ianMvYXJ0aWNsZS1wZGYvMTA2LzUvNjQ1LzM1NzQ2OTczL2JqczExMDkyLnBkZiIsIlVyaVN0cmluZyI6Imh0dHBzOi8vYWNhZGVtaWMub3VwLmNvbS9ianMvYXJ0aWNsZS1wZGYvMTA2LzUvNjQ1LzM1NzQ2OTczL2JqczExMDk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RjODVkNzkzLTgyMDktNGQ3OS04MmNmLTAyM2U2MWUyZDQ2ZiIsIk1vZGlmaWVkT24iOiIyMDIzLTEyLTA3VDExOjI5OjI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3d3dy5uY2JpLm5sbS5uaWguZ292L3B1Ym1lZC8zMDcwNjQzOSIsIlVyaVN0cmluZyI6Imh0dHA6Ly93d3cubmNiaS5ubG0ubmloLmdvdi9wdWJtZWQvMzA3MDY0Mz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5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3BBEB37" w14:textId="53ACECE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eane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0DD43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8289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1E2B1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C5EA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3B75A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05D0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0E59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7B4A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7E4DC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E70F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4072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B69DC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40E4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F7C73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47505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64C0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C3A13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B1341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E023F2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16A4948" w14:textId="4715949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867fa10-2668-444d-8f4e-75e1a515e2b6"/>
                <w:id w:val="1447048149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2ODgzYjJmLWY4NWMtNGI3ZC04MWQyLTU1MDk1YTRmZWE0YSIsIlJhbmdlTGVuZ3RoIjo0LCJSZWZlcmVuY2VJZCI6IjJhZWU4ZjgwLWM4NTktNDk3OS1hOWI5LTUzZTIzZGU1MTR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nRoby4yMDE5LjAxLjAxNiIsIlVyaVN0cmluZyI6Imh0dHBzOi8vZG9pLm9yZy8xMC4xMDE2L2ouanRoby4yMDE5LjAxLjAx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mNWQwYWJlMi0wYzNlLTQ1NmItYmE5NS1hMDQwNjc5NmE4NDE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d3d3Lmp0by5vcmcvYXJ0aWNsZS9TMTU1NjA4NjQxOTMwMDkxNy9wZGYiLCJVcmlTdHJpbmciOiJodHRwczovL3d3dy5qdG8ub3JnL2FydGljbGUvUzE1NTYwODY0MTkzMDA5MTcvcGR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DMxN2Y0ZTQtZTMwNi00YTU5LWFjNWQtYWMxODdmY2VmNTEyIiwiTW9kaWZpZWRPbiI6IjIwMjMtMTItMDdUMTE6Mjk6Mj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d3d3Lm5jYmkubmxtLm5paC5nb3YvcHVibWVkLzMwNzExNjQ5IiwiVXJpU3RyaW5nIjoiaHR0cDovL3d3dy5uY2JpLm5sbS5uaWguZ292L3B1Ym1lZC8zMDcxMTY0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6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58A3416" w14:textId="6CC4F11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rles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8937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329E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8FAE2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CFDB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1A50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7C33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3E18E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32F7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4F9D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53C0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5FFCF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1C8E7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52C1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E902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E191C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7424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998B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B83E5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4865EB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73DA15E" w14:textId="15D79C1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f4b780a-ef75-48be-98ce-f9d90039269d"/>
                <w:id w:val="1660111465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YmE5YzdkLWM4NDgtNDJmYi1hMWUwLThlYjc2NjAwYjliMCIsIlJhbmdlTGVuZ3RoIjo0LCJSZWZlcmVuY2VJZCI6ImVlZjAzNzA1LTgyZDMtNDdkNy1iODEyLWJmZDdlYTZlYzk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ZWpjYS4yMDE5LjAxLjAwNyIsIlVyaVN0cmluZyI6Imh0dHBzOi8vZG9pLm9yZy8xMC4xMDE2L2ouZWpjYS4yMDE5LjAxLjAw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mYzE0YzkzMS05NGNlLTRiMzMtYTg1MC02MWQzYWFjNDBjOTAiLCJNb2RpZmllZE9uIjoiMjAyMy0xMi0wN1QxMToyOToyN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3d3cubmNiaS5ubG0ubmloLmdvdi9wdWJtZWQvMzA3MzkwMTkiLCJVcmlTdHJpbmciOiJodHRwOi8vd3d3Lm5jYmkubmxtLm5paC5nb3YvcHVibWVkLzMwNzM5MDE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7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2648A0F" w14:textId="5DD6218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A066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77F52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A9E53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EAAF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5527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DDCD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51391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ABE06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0CD7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B762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5C96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1577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9C1E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5696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CD53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FB1E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4BD16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0464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ECC449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1ED45B1" w14:textId="7D104F5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d8124d1-bf55-4713-b476-90c795bb2290"/>
                <w:id w:val="-1107121462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NWZmNjU0LWM5ZmYtNGMwNS1hZjQ5LTUwZDY5ZGRkYjc4OSIsIlJhbmdlTGVuZ3RoIjo0LCJSZWZlcmVuY2VJZCI6IjQ3MTBhNDliLTU5ZDEtNGIwMy1iYjM5LWZhZTE1YmVhZTZ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0NzM3MTY3LjIwMTkuMTU4MDU3MyIsIlVyaVN0cmluZyI6Imh0dHBzOi8vZG9pLm9yZy8xMC4xMDgwLzE0NzM3MTY3LjIwMTkuMTU4MDU3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2NjI1OTEwMS1jOGRjLTRhYWMtYmMzNC1iNThkOGMyYjhkMzUiLCJNb2RpZmllZE9uIjoiMjAyMy0xMi0wN1QxMToyOToyN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bmNiaS5ubG0ubmloLmdvdi9wdWJtZWQvMzA3Mzk1NTgiLCJVcmlTdHJpbmciOiJodHRwOi8vd3d3Lm5jYmkubmxtLm5paC5nb3YvcHVibWVkLzMwNzM5NTU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8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697404A" w14:textId="427D49A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acas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3CA5C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54869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057F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F8CC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CF1D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B4F9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FD00C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6966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58717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8E2C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B5EF3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4C313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E1C9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FC9E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4CFA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42ACF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740E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45368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E9EAE9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D6F5A33" w14:textId="44F820C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5712550-531a-44e5-aef5-d0cbd83ab0af"/>
                <w:id w:val="19588301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jcwMWM4LTYxNzEtNGQ2Zi1iYWQ4LTI3ZGFjZGMxZDJmMSIsIlJhbmdlTGVuZ3RoIjo0LCJSZWZlcmVuY2VJZCI6IjhmNzE1MmU2LWI3MTQtNGIxOC1iNjk1LTBiMmM1ODYyOWMw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UzE0NzAtMjA0NSgxOCkzMDg5Ni05IiwiVXJpU3RyaW5nIjoiaHR0cHM6Ly9kb2kub3JnLzEwLjEwMTYvUzE0NzAtMjA0NSgxOCkzMDg5Ni0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NiMDFjOTdkLWI5MTMtNDIyMi1hMDcxLTQ0YTJlZmUwYmRlZi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MDc3MDI5MSIsIlVyaVN0cmluZyI6Imh0dHA6Ly93d3cubmNiaS5ubG0ubmloLmdvdi9wdWJtZWQvMzA3NzAy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49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3E4232E" w14:textId="1E051B1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ll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76D1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06E79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941A3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62A3C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6B02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5272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F0EC9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516B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F8999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DE42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A4AB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42CD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C799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E534B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7973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48D6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68D0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0374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8F245B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89BB53C" w14:textId="53425BF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406b772-ca03-4b1f-9e75-c2c05ecc04dd"/>
                <w:id w:val="-1062870636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MmZmZWQ1LWVlMmMtNDQzNy1iMzk1LTliN2E4NDMxZTM0MiIsIlJhbmdlTGVuZ3RoIjo0LCJSZWZlcmVuY2VJZCI6Ijg5MDA4ZWRmLTIzNTItNDJiMS1iOThmLWE1MzIxZGFjODk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QzMi0wMTktMDI4NjIteCIsIlVyaVN0cmluZyI6Imh0dHBzOi8vZG9pLm9yZy8xMC4xMDA3L3MwMDQzMi0wMTktMDI4NjIte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zNmVhOGRkOC00ZTZjLTQwNDYtODE4Ny1kOGEyOWNmNWIzYmMiLCJNb2RpZmllZE9uIjoiMjAyMy0xMi0wN1QxMToyOToyN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bGluay5zcHJpbmdlci5jb20vY29udGVudC9wZGYvMTAuMTAwNy9zMDA0MzItMDE5LTAyODYyLXgucGRmIiwiVXJpU3RyaW5nIjoiaHR0cHM6Ly9saW5rLnNwcmluZ2VyLmNvbS9jb250ZW50L3BkZi8xMC4xMDA3L3MwMDQzMi0wMTktMDI4NjIteC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3NGNlODUzNi1hNjllLTRiZDgtYmQ0Yy02YTcyYjU2MzEwMWIiLCJNb2RpZmllZE9uIjoiMjAyMy0xMi0wN1QxMToyOToyN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3d3cubmNiaS5ubG0ubmloLmdvdi9wdWJtZWQvMzA3ODM4MTQiLCJVcmlTdHJpbmciOiJodHRwOi8vd3d3Lm5jYmkubmxtLm5paC5nb3YvcHVibWVkLzMwNzgzOD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1MF0ifV19LCJUYWciOiJDaXRhdmlQbGFjZWhvbGRlciMyNDA2Yjc3Mi1jYTAzLTRiMWYtOWU3NS1jMmMwNWVjYzA0ZGQiLCJUZXh0IjoiWzUw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0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884A05B" w14:textId="52998D6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chuler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99256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E10D3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9527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323E3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2D2B0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BC72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8A2A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7A39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FA45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5086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447E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C4D9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C7BA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5C57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87EF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0A2F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BFCF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B939C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242302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168C1D6" w14:textId="78699FD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25ef148-dd15-4277-a887-429fc0cc0bae"/>
                <w:id w:val="90279801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Yjg0ODAxLThhOGMtNGI2My05NTNiLTRiYjAzYjk2YzhmZCIsIlJhbmdlTGVuZ3RoIjo0LCJSZWZlcmVuY2VJZCI6IjliNzU2ZGYyLTM3YTEtNGFkZi1hYTgzLTg1ZjIyN2IwYTc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yMDAvSkNPLjIwMTguNzkuMDU0MyIsIlVyaVN0cmluZyI6Imh0dHBzOi8vZG9pLm9yZy8xMC4xMjAwL0pDTy4yMDE4Ljc5LjA1N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jJkZmE4YzctZTQzMi00YTE1LWJlZjQtOTYzOWYwYTkxNGYwIiwiTW9kaWZpZWRPbiI6IjIwMjMtMTItMDdUMTE6Mjk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d3d3Lm5jYmkubmxtLm5paC5nb3YvcHVibWVkLzMwNzg1ODI3IiwiVXJpU3RyaW5nIjoiaHR0cDovL3d3dy5uY2JpLm5sbS5uaWguZ292L3B1Ym1lZC8zMDc4NTgy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1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AE11877" w14:textId="0270697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Fennell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654FB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4839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ED29D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F3BB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5E0F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08710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8A2F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4452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15D4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07791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03F6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039D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CF60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C247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4008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9C72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DD02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0A76E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ED73A6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03EAC8E" w14:textId="1694D5E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bad4d46-8193-49a5-b958-8303cf67b760"/>
                <w:id w:val="-1455245506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Yjg0YTFiLWY0MzYtNDdhYS1iNWI1LTNmMGRhMzMwYjIzNSIsIlJhbmdlTGVuZ3RoIjo0LCJSZWZlcmVuY2VJZCI6IjUxOTg2MzQ3LWIyMGQtNDJmZS1hYTQwLWU0MjkyYThhZmY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sdW5nY2FuLjIwMTkuMDEuMDA1IiwiVXJpU3RyaW5nIjoiaHR0cHM6Ly9kb2kub3JnLzEwLjEwMTYvai5sdW5nY2FuLjIwMTkuMDEuMDA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I5ZmRkOGFlLTIzZWItNDgxOS1hYmUyLTUzNTgxNGMyMjgxMi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bHVuZ2NhbmNlcmpvdXJuYWwuaW5mby9hcnRpY2xlL1MwMTY5NTAwMjE5MzAwMjEyL3BkZiIsIlVyaVN0cmluZyI6Imh0dHBzOi8vd3d3Lmx1bmdjYW5jZXJqb3VybmFsLmluZm8vYXJ0aWNsZS9TMDE2OTUwMDIxOTMwMDIxMi9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kMWZkZTIxNC0wNzI2LTQzZDQtYmE2My0xMDUyZjc5NTU5ODgiLCJNb2RpZmllZE9uIjoiMjAyMy0xMi0wN1QxMToyOToyN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3d3cubmNiaS5ubG0ubmloLmdvdi9wdWJtZWQvMzA3OTc0OTIiLCJVcmlTdHJpbmciOiJodHRwOi8vd3d3Lm5jYmkubmxtLm5paC5nb3YvcHVibWVkLzMwNzk3NDky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TczMjYxNWYtMzI1Yi00ZDA2LWE1YWItYTRjODg1MzgxY2U4IiwiTW9kaWZpZWRPbiI6IjIwMjMtMTItMDdUMTE6Mjk6MjUiLCJQcm9qZWN0Ijp7IiRyZWYiOiI1In19XSwiT3JnYW5pemF0aW9ucyI6W10sIk90aGVyc0ludm9sdmVkIjpbXSwiUGFnZVJhbmdlIjoiPHNwPlxyXG4gIDxuPjU1PC9uPlxyXG4gIDxpbj50cnVlPC9pbj5cclxuICA8b3M+NTU8L29zPlxyXG4gIDxwcz41NTwvcHM+XHJcbjwvc3A+XHJcbjxlcD5cclxuICA8bj42Mjwvbj5cclxuICA8aW4+dHJ1ZTwvaW4+XHJcbiAgPG9zPjYyPC9vcz5cclxuICA8cHM+NjI8L3BzPlxyXG48L2VwPlxyXG48b3M+NTUtNjI8L29zPiIsIlBlcmlvZGljYWwiOnsiJGlkIjoiMzY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2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F6E6945" w14:textId="38E5E88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tanabe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3CACA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5D85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9F91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ABFE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6113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3185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E0EC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3D511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0932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F547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CFAE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74C4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AEEF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51C36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65529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C38A9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D9BD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046FF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4D027B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1E7F1FD" w14:textId="3168AE4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46715f7-844e-469a-a8f2-73295492eee6"/>
                <w:id w:val="154117068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TA1YmU4LTA2NWMtNDg1Zi1iYjJjLTNlN2MzYWU2ZWYyNSIsIlJhbmdlTGVuZ3RoIjo0LCJSZWZlcmVuY2VJZCI6ImQ2ZDM5ZTc1LTY2ZjYtNDQxOS1hZWM1LThlYzgwMWVlNG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DcvczEwMTQ3LTAxOS0wMTM5Ni16IiwiVXJpU3RyaW5nIjoiaHR0cHM6Ly9kb2kub3JnLzEwLjEwMDcvczEwMTQ3LTAxOS0wMTM5Ni16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VhOTU5NDc5LTQyMDUtNDI2Zi1iNjk3LWIwYmUwMmFhYjgyNi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saW5rLnNwcmluZ2VyLmNvbS9jb250ZW50L3BkZi8xMC4xMDA3L3MxMDE0Ny0wMTktMDEzOTYtei5wZGYiLCJVcmlTdHJpbmciOiJodHRwczovL2xpbmsuc3ByaW5nZXIuY29tL2NvbnRlbnQvcGRmLzEwLjEwMDcvczEwMTQ3LTAxOS0wMTM5Ni16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wOTJmM2ExLWZiOTYtNDQ5Mi1hM2EyLTExNDY4YTI4MjVhNCIsIk1vZGlmaWVkT24iOiIyMDIzLTEyLTA3VDExOjI5OjI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d3dy5uY2JpLm5sbS5uaWguZ292L3B1Ym1lZC8zMDgzMDY1OSIsIlVyaVN0cmluZyI6Imh0dHA6Ly93d3cubmNiaS5ubG0ubmloLmdvdi9wdWJtZWQvMzA4MzA2NT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3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A3B1A5A" w14:textId="145897F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ugawara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C947E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7B2D4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28CB1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9526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0341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E9C3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EFB5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0990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07C1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9494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C013A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636B0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15BB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BCC0A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CAD3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91712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3AC5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AAA5D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59E768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091A6D9" w14:textId="3CB7265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cc5058a-0613-432d-bfdc-e4a4677c36fc"/>
                <w:id w:val="1444647312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OWUxMWY3LTkwMjAtNGYwZS1hYzkyLWE4YTQyNDlmNjhlNyIsIlJhbmdlTGVuZ3RoIjo0LCJSZWZlcmVuY2VJZCI6IjUzYTRlODkyLTI1NGEtNDNhYy1iNzA3LTI1YjllNWMxMGI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ZWpjdHMvZXp6MDY0IiwiVXJpU3RyaW5nIjoiaHR0cHM6Ly9kb2kub3JnLzEwLjEwOTMvZWpjdHMvZXp6MD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ZiMDVjMTkwLTVmZWMtNDA1NC1iMTlhLTBhYWFiZTNhMmQ2YSIsIk1vZGlmaWVkT24iOiIyMDIzLTEyLTA3VDExOjI5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Y2FkZW1pYy5vdXAuY29tL2VqY3RzL2FydGljbGUtcGRmLzU2LzQvNzU0LzMwMDMwNjY4L2V6ejA2NC5wZGYiLCJVcmlTdHJpbmciOiJodHRwczovL2FjYWRlbWljLm91cC5jb20vZWpjdHMvYXJ0aWNsZS1wZGYvNTYvNC83NTQvMzAwMzA2NjgvZXp6MDY0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gzZDI2YmMyLTVlMzktNDZmZS04OGRlLTVkMThhYTlkM2YzNi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DgzODM4MiIsIlVyaVN0cmluZyI6Imh0dHA6Ly93d3cubmNiaS5ubG0ubmloLmdvdi9wdWJtZWQvMzA4Mzgz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4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EBAB236" w14:textId="1A1416F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endixen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88FB7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C8C29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32BC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7377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B810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57D1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1539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58B7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795E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348D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A327A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D9BE5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B2D4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A20D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EEFE9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4ECA4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781F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C56B6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18A425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B3719F3" w14:textId="44F9A0E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3a05f06-a3ea-428a-8bc8-7f921c1585cb"/>
                <w:id w:val="122356409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N2U1NTA2LTVmMTktNDZmOS1iYjY5LTI2ZGE4YjJjMTZhNiIsIlJhbmdlTGVuZ3RoIjo0LCJSZWZlcmVuY2VJZCI6ImQzYWJlNDAxLTA3ZTctNDc5OS1iY2FjLTNkNmY4Y2MxNTV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1MyNDY4LTEyNTMoMTkpMzAwNDEtWCIsIlVyaVN0cmluZyI6Imh0dHBzOi8vZG9pLm9yZy8xMC4xMDE2L1MyNDY4LTEyNTMoMTkpMzAwNDEtW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zNDFiZTUwOS03Yjc0LTQxZGEtYjczYS02OGNlNGIyMGMwMDM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A4NTIxMzYiLCJVcmlTdHJpbmciOiJodHRwOi8vd3d3Lm5jYmkubmxtLm5paC5nb3YvcHVibWVkLzMwODUyMTM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5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BEB5C90" w14:textId="4BFFB9D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inther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71B2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D5D2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F9D5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7383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87A3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8FD1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5E5E6A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3B66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CCC50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362B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A2740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EDA87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7B65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00E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64A0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97C8D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546A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3821C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951DA6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020DAC7" w14:textId="3DFA85D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6f3f37c-08c7-4ee2-8f70-83f85f00cd4a"/>
                <w:id w:val="1937328293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zNzE3NDdlLTI2ZjYtNDlmMS1hZjc1LWE5NmM4N2RhMTc4YyIsIlJhbmdlTGVuZ3RoIjo0LCJSZWZlcmVuY2VJZCI6ImNiNTQwMWU2LWVhYmUtNGUyZC04MzkwLTEzYzExNGQ4YjMw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wMi9pamMuMzIyNzQiLCJVcmlTdHJpbmciOiJodHRwczovL2RvaS5vcmcvMTAuMTAwMi9pamMuMzIyNz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WEzZDAzNTktYWUxMy00NzU1LWJhMWYtYWE1ODhiMGYyMWJkIiwiTW9kaWZpZWRPbiI6IjIwMjMtMTItMDdUMTE6Mjk6Mj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9ubGluZWxpYnJhcnkud2lsZXkuY29tL2RvaS9wZGZkaXJlY3QvMTAuMTAwMi9pamMuMzIyNzQiLCJVcmlTdHJpbmciOiJodHRwczovL29ubGluZWxpYnJhcnkud2lsZXkuY29tL2RvaS9wZGZkaXJlY3QvMTAuMTAwMi9pamMuMzIyNzQ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Nzg0ZWM1Mi1mMjgyLTRkZmUtOGU2NC1kZDI4MTAxZGUxMjIiLCJNb2RpZmllZE9uIjoiMjAyMy0xMi0wN1QxMToyOToyN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3d3cubmNiaS5ubG0ubmloLmdvdi9wdWJtZWQvMzA4Njg1NzYiLCJVcmlTdHJpbmciOiJodHRwOi8vd3d3Lm5jYmkubmxtLm5paC5nb3YvcHVibWVkLzMwODY4NTc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6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775DAD6" w14:textId="4F866C9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Diefenhardt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A2DC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ED59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58C32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6A7C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636A2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1702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2D8EB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D396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420D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0A40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F4FCA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32384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A573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A4A1E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84B3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5D570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83E78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FA35D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83C2CC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435BC2C" w14:textId="2FC6D0B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40cb166-b366-4c6f-95ab-b56b38caa020"/>
                <w:id w:val="-1704000298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TZhYzAxLTE4MGEtNDRkZi1iMDQ3LTlmMTU4YzI1Mzk5MiIsIlJhbmdlTGVuZ3RoIjo0LCJSZWZlcmVuY2VJZCI6IjI4ZTNiZmMwLWFhOTAtNDBlNy05NTZlLTY1YWNlNWFkODI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3L0RDUi4wMDAwMDAwMDAwMDAxMzM2IiwiVXJpU3RyaW5nIjoiaHR0cHM6Ly9kb2kub3JnLzEwLjEwOTcvRENSLjAwMDAwMDAwMDAwMDEzM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TUyN2Y3ODMtNTBjYS00MGZjLWI4OTItZmIyMjU4MTMxNzA5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5jYmkubmxtLm5paC5nb3YvcHVibWVkLzMwODcwMjI1IiwiVXJpU3RyaW5nIjoiaHR0cDovL3d3dy5uY2JpLm5sbS5uaWguZ292L3B1Ym1lZC8zMDg3MDIy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7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C80DABE" w14:textId="1919893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van der Valk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A708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AF7B7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C36C9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D3F1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D60D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DA50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94658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CCAC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0528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DE01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DCBA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DA77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3060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F417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2AD8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9C4FE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5557A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53C8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E8A398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78D9C0B" w14:textId="4BF7AB9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0eb2e13-5859-47bb-843b-7a4c34ed3c13"/>
                <w:id w:val="-1681886980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mUxNDZhLTRkZjMtNDM3ZC1iYzZjLTEyNzRjMTA0MTE2YiIsIlJhbmdlTGVuZ3RoIjo0LCJSZWZlcmVuY2VJZCI6IjdjYjU0ZGRiLTFjMzQtNGUzMi04NmQxLWYyYzllZTU4M2E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yYWRvbmMuMjAxOS4wMi4wMjIiLCJVcmlTdHJpbmciOiJodHRwczovL2RvaS5vcmcvMTAuMTAxNi9qLnJhZG9uYy4yMDE5LjAyLjA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NDBlYzQ2OC04ZmEyLTRhOTUtYTQzNi0zNzQ3N2Y3MWE0NDMiLCJNb2RpZmllZE9uIjoiMjAyMy0xMi0wN1QxMToyOToy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mNiaS5ubG0ubmloLmdvdi9wdWJtZWQvMzA4OTgzMjIiLCJVcmlTdHJpbmciOiJodHRwOi8vd3d3Lm5jYmkubmxtLm5paC5nb3YvcHVibWVkLzMwODk4MzI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U4XSJ9XX0sIlRhZyI6IkNpdGF2aVBsYWNlaG9sZGVyI2QwZWIyZTEzLTU4NTktNDdiYi04NDNiLTdhNGMzNGVkM2MxMyIsIlRleHQiOiJbNTh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8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EA800C1" w14:textId="4A61BF1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o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2BE1E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AF22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C534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F8E3E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0837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51F7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9E8F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00C1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600FE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302B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0A2D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6E30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4EFD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E6498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31A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EF197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4961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1DBA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156929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7CD60AF" w14:textId="1047891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2fc42bf-a1ca-45c0-b2d5-d434d007109a"/>
                <w:id w:val="-35047376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OWFiYmQ5LTIwMTEtNDc0NC1hMGEzLWE4NDdiMjcyZTgzZSIsIlJhbmdlTGVuZ3RoIjo0LCJSZWZlcmVuY2VJZCI6IjQ0YjYwYjU2LWFkMDYtNDg0MC04MzI2LWM0ODAwNmQwMWY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1NMQS4wMDAwMDAwMDAwMDAzMjQ5IiwiVXJpU3RyaW5nIjoiaHR0cHM6Ly9kb2kub3JnLzEwLjEwOTcvU0xBLjAwMDAwMDAwMDAwMDMyND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DA5YzZlMWYtNTNjYy00ODFiLWE0YzUtMjU4YzAxMGM2MDBmIiwiTW9kaWZpZWRPbiI6IjIwMjMtMTItMDdUMTE6Mjk6Mj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d3d3Lm5jYmkubmxtLm5paC5nb3YvcHVibWVkLzMwOTIxMDQ5IiwiVXJpU3RyaW5nIjoiaHR0cDovL3d3dy5uY2JpLm5sbS5uaWguZ292L3B1Ym1lZC8zMDkyMTA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59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D02EA58" w14:textId="770E085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arc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A8E0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EB2E4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E6E2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8F86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2BDA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6FF3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D14C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8228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65E33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E610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31750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076B6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3F76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EA6E0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0C6F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11C7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1A5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6DEED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42F39B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1437E81" w14:textId="518EB1B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83a6eee-d601-405c-8150-67ac228f1191"/>
                <w:id w:val="1951973194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NzAwZGU3LWY4ZGMtNDExMS05NDFjLTk5MzdiZGQ4ZDFhOSIsIlJhbmdlTGVuZ3RoIjo0LCJSZWZlcmVuY2VJZCI6IjYxYmI5ODQ3LTNlY2ItNDNiZC1hNGEyLTVjNDcyNDk3Nz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HBiLjIwMTkuMDMuMzU4IiwiVXJpU3RyaW5nIjoiaHR0cHM6Ly9kb2kub3JnLzEwLjEwMTYvai5ocGIuMjAxOS4wMy4zN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DA1ZTI5MDAtYzEzZi00Zjk2LThiYzktYjc1NWFjMGYwM2Vl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d3dy5ocGJvbmxpbmUub3JnL2FydGljbGUvUzEzNjUxODJYMTkzMDQ4MDAvcGRmIiwiVXJpU3RyaW5nIjoiaHR0cHM6Ly93d3cuaHBib25saW5lLm9yZy9hcnRpY2xlL1MxMzY1MTgyWDE5MzA0ODAwL3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ljNzdhNDJlLWUwNjQtNDBiNi1hMTNlLWNkMThkY2JjMTYxNCIsIk1vZGlmaWVkT24iOiIyMDIzLTEyLTA3VDExOjI5OjI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3d3dy5uY2JpLm5sbS5uaWguZ292L3B1Ym1lZC8zMDk2MjEzNiIsIlVyaVN0cmluZyI6Imh0dHA6Ly93d3cubmNiaS5ubG0ubmloLmdvdi9wdWJtZWQvMzA5NjIxMz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0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5590329" w14:textId="56360F1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Aghayan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EB767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CFDFA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7429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6DDA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6B33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9B24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D335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BA95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D0A14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BD9C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33C93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5F30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3C58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1ADB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5315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96B14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EFFB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096CC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AF9775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2C6E433" w14:textId="382FB34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5faa680-ff2c-4a05-969e-0d516309bcc3"/>
                <w:id w:val="-50000797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lMmFlZjJmLTA2MzctNGNkMy1iNDUxLWM3MDc2NTM3OGI0ZSIsIlJhbmdlTGVuZ3RoIjo0LCJSZWZlcmVuY2VJZCI6IjE5OWQ3ZDkxLWM1MDctNGIxYy04OTczLTAyZGU0M2NiOGN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FuYWUuMTQ2NTkiLCJVcmlTdHJpbmciOiJodHRwczovL2RvaS5vcmcvMTAuMTExMS9hbmFlLjE0Nj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I0MTI3NTZlLWQ3MzEtNDM4Zi1hMTgwLWMxYWI0MjcwYjMwNy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ub3R0aW5naGFtLXJlcG9zaXRvcnkud29ya3RyaWJlLmNvbS9wcmV2aWV3LzIyMDE4MjEvS2VlbGVyX2V0X2FsLTIwMTktQW5hZXN0aGVzaWEucGRmIiwiVXJpU3RyaW5nIjoiaHR0cHM6Ly9ub3R0aW5naGFtLXJlcG9zaXRvcnkud29ya3RyaWJlLmNvbS9wcmV2aWV3LzIyMDE4MjEvS2VlbGVyX2V0X2FsLTIwMTktQW5hZXN0aGVzaW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jA4NjNlNTItYmNhMy00OTZhLWIzZDItMDU2NWUzMDYwZjM2IiwiTW9kaWZpZWRPbiI6IjIwMjMtMTItMDdUMTE6Mjk6Mj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5jYmkubmxtLm5paC5nb3YvcHVibWVkLzMwOTYzNTUyIiwiVXJpU3RyaW5nIjoiaHR0cDovL3d3dy5uY2JpLm5sbS5uaWguZ292L3B1Ym1lZC8zMDk2MzU1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1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32D3884" w14:textId="2D7E3B4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eeler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76EA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80B31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7621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EE213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0B7E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F2E6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8731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7ACC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50C1A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4ED24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E520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26E3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F3BA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48FE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52AC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C189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B62F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A48EE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1658D7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F64B859" w14:textId="790CD88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ff2d6e8-eff6-40c8-b60a-2ac89d2a2175"/>
                <w:id w:val="1684634220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yY2Y3OWY2LTcwMWUtNDc2Yy1iMmZjLTM1NTMyMTJkN2IxMyIsIlJhbmdlTGVuZ3RoIjo0LCJSZWZlcmVuY2VJZCI6IjI4Nzk5ZTNjLTdjNzgtNGQzOS04ZGExLTcwMGI1MzQzZDU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1MxNDcwLTIwNDUoMTkpMzAwMzUtWCIsIlVyaVN0cmluZyI6Imh0dHBzOi8vZG9pLm9yZy8xMC4xMDE2L1MxNDcwLTIwNDUoMTkpMzAwMzUtW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2ZjM5YWFjMy0wMjU3LTQ2NGUtYmQ2NC1hYWRmYTU0ZDQ5NzciLCJNb2RpZmllZE9uIjoiMjAyMy0xMi0wN1QxMToyOToyN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3d3cubmNiaS5ubG0ubmloLmdvdi9wdWJtZWQvMzA5NzU2MjciLCJVcmlTdHJpbmciOiJodHRwOi8vd3d3Lm5jYmkubmxtLm5paC5nb3YvcHVibWVkLzMwOTc1NjI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2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6010374" w14:textId="4660872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aito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2C64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F1107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60AE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0E5E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514A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AFDE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057A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4620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64E81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CAC2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9A2C7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4D693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E491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9C8D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FFF1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6E3D6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B01D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8787D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651E62D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FF101B2" w14:textId="70473DD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146cf3a-6258-4edd-8d74-2f9d63136938"/>
                <w:id w:val="-1725205161"/>
                <w:placeholder>
                  <w:docPart w:val="DefaultPlaceholder_-1854013440"/>
                </w:placeholder>
              </w:sdtPr>
              <w:sdtContent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NTM3ZGQ4LTBmOWItNGJmMi05MmY2LTIyZDE5ZDJhNDRlYSIsIlJhbmdlTGVuZ3RoIjo0LCJSZWZlcmVuY2VJZCI6Ijk3MWY5ZmU5LTllYWMtNGJhNS1iYzJjLWZlOGJiYjExYTk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1MxNDcwLTIwNDUoMTkpMzAwMjctMCIsIlVyaVN0cmluZyI6Imh0dHBzOi8vZG9pLm9yZy8xMC4xMDE2L1MxNDcwLTIwNDUoMTkpMzAwMjctM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lOTllMjRjYy1iMTg4LTRlNmItOTY0NS01NDdkNGIzZWJiZTgiLCJNb2RpZmllZE9uIjoiMjAyMy0xMi0wN1QxMToyOToyN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3d3cubmNiaS5ubG0ubmloLmdvdi9wdWJtZWQvMzEwMDM5MTEiLCJVcmlTdHJpbmciOiJodHRwOi8vd3d3Lm5jYmkubmxtLm5paC5nb3YvcHVibWVkLzMxMDAz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}</w:instrTex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3]</w:t>
                </w:r>
                <w:r w:rsidR="007A03A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BDADFFA" w14:textId="50DD4A3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E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F8F9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7839B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EEFD1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4757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E29F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1F29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8840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1425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E87C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EEC0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59DA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0E78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2F53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A253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76FE9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B5C2B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078D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D74F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0700B0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9C392DF" w14:textId="62ABF59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0ee5d11-5977-4a1f-a7c2-65eeec774707"/>
                <w:id w:val="-137113253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ODgyY2E4LWZlOGMtNDQxYy04Mjc3LThhN2Y5YTI3ZDc5OSIsIlJhbmdlTGVuZ3RoIjo0LCJSZWZlcmVuY2VJZCI6IjdiZWY5MzM5LTM2OGEtNDhhMS04Mzc1LTBiMWI0YmZjNzk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sdW5nY2FuLjIwMTkuMDMuMDAxIiwiVXJpU3RyaW5nIjoiaHR0cHM6Ly9kb2kub3JnLzEwLjEwMTYvai5sdW5nY2FuLjIwMTkuMDM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U3YWVkNTE0LWQxYmEtNDAyNC05ZGVlLTM0NzVhOWVmODc2My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oYWwuYXJjaGl2ZXMtb3V2ZXJ0ZXMuZnIvaGFsLTAzNDg1NjUyL2ZpbGUvUzAxNjk1MDAyMTkzMDM0NTkucGRmIiwiVXJpU3RyaW5nIjoiaHR0cHM6Ly9oYWwuYXJjaGl2ZXMtb3V2ZXJ0ZXMuZnIvaGFsLTAzNDg1NjUyL2ZpbGUvUzAxNjk1MDAyMTkzMDM0NTk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E1NzdiY2ItZDQxZC00NjNhLTk3YTMtOTg4MDY3OTg2NmY0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m5jYmkubmxtLm5paC5nb3YvcHVibWVkLzMxMDI3Njk5IiwiVXJpU3RyaW5nIjoiaHR0cDovL3d3dy5uY2JpLm5sbS5uaWguZ292L3B1Ym1lZC8zMTAyNzY5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M2ZDVkMzBiLWI1ZTYtNDFhMC04OGU2LWEwYTFjZmQzNWRiMSIsIk1vZGlmaWVkT24iOiIyMDIzLTEyLTA3VDExOjI5OjI1IiwiUHJvamVjdCI6eyIkcmVmIjoiNSJ9fV0sIk9yZ2FuaXphdGlvbnMiOltdLCJPdGhlcnNJbnZvbHZlZCI6W10sIlBhZ2VSYW5nZSI6IjxzcD5cclxuICA8bj42PC9uPlxyXG4gIDxpbj50cnVlPC9pbj5cclxuICA8b3M+Njwvb3M+XHJcbiAgPHBzPjY8L3BzPlxyXG48L3NwPlxyXG48ZXA+XHJcbiAgPG4+MTM8L24+XHJcbiAgPGluPnRydWU8L2luPlxyXG4gIDxvcz4xMzwvb3M+XHJcbiAgPHBzPjEzPC9wcz5cclxuPC9lcD5cclxuPG9zPjYtMTM8L29zPiIsIlBlcmlvZGljYWwiOnsiJGlkIjoiMjA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4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EE66601" w14:textId="5A83964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érol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28338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11E4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7859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18AE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DF635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61F4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F682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F656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71BF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C4DA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A0B68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BCA6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5F43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B8EE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8908B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47DB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C806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3BEF9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870C8B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56484AE" w14:textId="6191C26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82818d9-f91d-4930-96ef-ea89df1ef1b8"/>
                <w:id w:val="1338269656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MTY3ZjYwLTE3ZjMtNGE1My1iMDY5LTY4MDRlNzNmZTczZCIsIlJhbmdlTGVuZ3RoIjo0LCJSZWZlcmVuY2VJZCI6IjZkZTJjNTgxLWFkYTQtNGViOC04NDgyLTFkN2Y0ZjRhZjZ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Fubm9uYy9tZHoxMjgiLCJVcmlTdHJpbmciOiJodHRwczovL2RvaS5vcmcvMTAuMTA5My9hbm5vbmMvbWR6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A4NjllNjcyLWRjNzAtNGQ2Ny1iNDhjLWMwMTgwZTliYmY3OSIsIk1vZGlmaWVkT24iOiIyMDIzLTEyLTA3VDExOjI5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ldXJvcGVwbWMub3JnL2FydGljbGVzL3BtYzY3MzYzMTk/cGRmPXJlbmRlciIsIlVyaVN0cmluZyI6Imh0dHBzOi8vZXVyb3BlcG1jLm9yZy9hcnRpY2xlcy9wbWM2NzM2MzE5P3BkZj1yZW5kZX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MGJhNjVkZC05MmUwLTQ3MmEtYjJkMS1iZDdhNzVjYmQ3ZDMiLCJNb2RpZmllZE9uIjoiMjAyMy0xMi0wN1QxMToyOToy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mNiaS5ubG0ubmloLmdvdi9wdWJtZWQvMzEwNzA3MDkiLCJVcmlTdHJpbmciOiJodHRwOi8vd3d3Lm5jYmkubmxtLm5paC5nb3YvcHVibWVkLzMxMDcwNzA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Y1XSJ9XX0sIlRhZyI6IkNpdGF2aVBsYWNlaG9sZGVyIzU4MjgxOGQ5LWY5MWQtNDkzMC05NmVmLWVhODlkZjFlZjFiOCIsIlRleHQiOiJbNjV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5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C42DF55" w14:textId="6FF2B10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elly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7DD55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12994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2CAB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BEAA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B1EF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38CB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F626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21F1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31B4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F08E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A359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A362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FE5E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7419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605C3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63BB0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011C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BF42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1A54DA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9D1162F" w14:textId="0DA5EE9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ab1f9a0-6541-4600-bc95-cec221e30edc"/>
                <w:id w:val="-1175411658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ZTIzNmNlLWZhZTktNDM5OC1hZDMzLWQ4MjMxMWY5Y2JlMSIsIlJhbmdlTGVuZ3RoIjo0LCJSZWZlcmVuY2VJZCI6ImU0YWEyOTM2LTJlMjYtNDFiMi05OWFhLWM0ZWVkM2Q1N2Q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29kaS4xNDY4OSIsIlVyaVN0cmluZyI6Imh0dHBzOi8vZG9pLm9yZy8xMC4xMTExL2NvZGkuMTQ2O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2Y2ODYyYjMtZmJiMy00NTBmLTkyYjYtOTY2ZjU4NDJiM2Y0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m5jYmkubmxtLm5paC5nb3YvcHVibWVkLzMxMDgxMjgxIiwiVXJpU3RyaW5nIjoiaHR0cDovL3d3dy5uY2JpLm5sbS5uaWguZ292L3B1Ym1lZC8zMTA4MTI4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6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54CCCA9" w14:textId="520FDCA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rown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9E9F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496D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50BD9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9640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3263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1562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6E4F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F1D7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EE37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E6C5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4491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7BC7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9308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6C60C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6E8A3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E297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E535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43A1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AD007B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DA04274" w14:textId="2370D4F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0ef7afe-3946-462c-9636-bd064c76975a"/>
                <w:id w:val="-2137476206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OTQxNzExLTQ5N2MtNDZlNy1iOTIwLWI3ZGYyYTNmNTY2OCIsIlJhbmdlTGVuZ3RoIjo0LCJSZWZlcmVuY2VJZCI6ImY2OTdlOTg0LTVlNTctNGMxYy1hOTJiLTRmOWIzNWIxOWN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3L1NMQS4wMDAwMDAwMDAwMDAyOTQ3IiwiVXJpU3RyaW5nIjoiaHR0cHM6Ly9kb2kub3JnLzEwLjEwOTcvU0xBLjAwMDAwMDAwMDAwMDI5ND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jBjNjE2YWUtZTFiNy00ZDBlLWJlN2QtZTZkN2RkNGQ0MjVhIiwiTW9kaWZpZWRPbiI6IjIwMjMtMTItMDdUMTE6Mjk6Mj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d3d3Lm5jYmkubmxtLm5paC5nb3YvcHVibWVkLzMxMDgyODk3IiwiVXJpU3RyaW5nIjoiaHR0cDovL3d3dy5uY2JpLm5sbS5uaWguZ292L3B1Ym1lZC8zMTA4Mjg5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7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822269F" w14:textId="30BD8C0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ari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B253E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EDE71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6A9D5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C8366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7F03A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06D8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A424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0C29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895E1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EC25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6E76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B5A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0E9C4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3336CA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8145F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0AA78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6CAB9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A2BBB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2C9762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9C45DA2" w14:textId="684DBAE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ae91bea-6704-4cdd-9525-36539d2bb791"/>
                <w:id w:val="1951205522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2MWVmYjgxLTQyNWQtNDY0Yy05MGY4LWY2Y2U3ZGE4MGJiMCIsIlJhbmdlTGVuZ3RoIjo0LCJSZWZlcmVuY2VJZCI6IjY2ZjZlODlmLWY1ODUtNGE5Zi1iZjA3LWJkZDZmZGNmM2E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bHVuZ2Nhbi4yMDE5LjA0LjAwMSIsIlVyaVN0cmluZyI6Imh0dHBzOi8vZG9pLm9yZy8xMC4xMDE2L2oubHVuZ2Nhbi4yMDE5LjA0LjAw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MjEwMjUwZi00OWQ0LTRiMGQtODVmNi0zYjc4MzY5NmQ1N2IiLCJNb2RpZmllZE9uIjoiMjAyMy0xMi0wN1QxMToyOToyNS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bmNiaS5ubG0ubmloLmdvdi9wdWJtZWQvMzEwOTcwODgiLCJVcmlTdHJpbmciOiJodHRwOi8vd3d3Lm5jYmkubmxtLm5paC5nb3YvcHVibWVkLzMxMDk3MDg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ViZmVlYzQtYzM3Yy00NjEyLWExYWYtNWY2YTg1NTY2ZmY3IiwiTW9kaWZpZWRPbiI6IjIwMjMtMTItMDdUMTE6Mjk6MjUiLCJQcm9qZWN0Ijp7IiRyZWYiOiI1In19XSwiT3JnYW5pemF0aW9ucyI6W10sIk90aGVyc0ludm9sdmVkIjpbXSwiUGFnZVJhbmdlIjoiPHNwPlxyXG4gIDxuPjE3PC9uPlxyXG4gIDxpbj50cnVlPC9pbj5cclxuICA8b3M+MTc8L29zPlxyXG4gIDxwcz4xNzwvcHM+XHJcbjwvc3A+XHJcbjxlcD5cclxuICA8bj4yMzwvbj5cclxuICA8aW4+dHJ1ZTwvaW4+XHJcbiAgPG9zPjIzPC9vcz5cclxuICA8cHM+MjM8L3BzPlxyXG48L2VwPlxyXG48b3M+MTctMjM8L29zPiIsIlBlcmlvZGljYWwiOnsiJGlkIjoiNDM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8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D48D024" w14:textId="1976955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latania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4DFA9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683E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426E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912A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22B5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A7A1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DDFB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1009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5702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FD6B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D230C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4B42D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4FD5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C99F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EC06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D423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61A8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8885F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5FAC85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5C5DD9B" w14:textId="2D4320F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85d5e8b-dfc3-4d73-a5a5-8037157f85e3"/>
                <w:id w:val="1329558312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hMTdiZmU4LTFiYjItNGM3Yi1hNGVhLWY3ZDlhZDQ2YjI3YyIsIlJhbmdlTGVuZ3RoIjo0LCJSZWZlcmVuY2VJZCI6IjU5ZTlkMDFlLTQyM2MtNGU2OC04YmJmLWFiNzEyMjhkY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Mzg0LTAxOS0wMzMwNS0yIiwiVXJpU3RyaW5nIjoiaHR0cHM6Ly9kb2kub3JnLzEwLjEwMDcvczAwMzg0LTAxOS0wMzMwNS0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FlMDMzZmFjLTkxNWQtNDY3NC04NDU1LTE0NzkxMzU5OTE5Ni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MTEwMjAwOCIsIlVyaVN0cmluZyI6Imh0dHA6Ly93d3cubmNiaS5ubG0ubmloLmdvdi9wdWJtZWQvMzExMDI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2OV0ifV19LCJUYWciOiJDaXRhdmlQbGFjZWhvbGRlciNhODVkNWU4Yi1kZmMzLTRkNzMtYTVhNS04MDM3MTU3Zjg1ZTMiLCJUZXh0IjoiWzY5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69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2D34254" w14:textId="2BE667A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Toritan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3E1C5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561F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E1558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3DE73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F1E0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3D2E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72981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4C92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A958B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1D82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295F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43E1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3151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19A6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0B3F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A83E3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C67D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CF04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22A0DC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0E55A19" w14:textId="0BF9DA8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59792a5-d810-4f0e-8a55-f4319ec92956"/>
                <w:id w:val="-198397266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ZmM3ZmE2LWE2YzgtNDc3YS04ZDRlLTM2MmUyNzc3MzZjZCIsIlJhbmdlTGVuZ3RoIjo0LCJSZWZlcmVuY2VJZCI6ImM5ZjI4NDM3LWE0ZmUtNDE0MC1hOWQyLWQxODYyMDA2Zm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DAvMDMwMDc5OTUuMjAxOS4xNjIzMTg1IiwiVXJpU3RyaW5nIjoiaHR0cHM6Ly9kb2kub3JnLzEwLjEwODAvMDMwMDc5OTUuMjAxOS4xNjIzMT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gzZWQ0NWJlLWUwOWMtNGNjNS1iMTQ4LTViMzNiYjliNmE1ZCIsIk1vZGlmaWVkT24iOiIyMDIzLTEyLTA3VDExOjI5OjI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3d3dy5uY2JpLm5sbS5uaWguZ292L3B1Ym1lZC8zMTEyNTI2NiIsIlVyaVN0cmluZyI6Imh0dHA6Ly93d3cubmNiaS5ubG0ubmloLmdvdi9wdWJtZWQvMzExMjUy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0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9BE4168" w14:textId="16DCF23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ovindan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6B314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1548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E8995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F3970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98C5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E45D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E502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9E99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A74E1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0954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DEEC5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C2124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816A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5D83A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4B3B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8485F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858D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DA51B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13C542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25E6840" w14:textId="173620F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7e0f001-5465-4a1d-b41f-5378d90b0910"/>
                <w:id w:val="-1808549650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jc2ZDE4LTA1M2ItNGFjMC04YzNkLWZkMjMwYWUyYjczMSIsIlJhbmdlTGVuZ3RoIjo0LCJSZWZlcmVuY2VJZCI6Ijg3NmFjNzhmLWM0N2ItNDZjNi1hNjNhLWZjOTNhZjdjOGE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NTgvMTA3OC0wNDMyLkNDUi0xOC0yODYwIiwiVXJpU3RyaW5nIjoiaHR0cHM6Ly9kb2kub3JnLzEwLjExNTgvMTA3OC0wNDMyLkNDUi0xOC0yODYw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M2MGIzODUwLTI4ZDUtNGY2YS04NTlmLWQzM2YxOWExODhmZi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jbGluY2FuY2VycmVzLmFhY3Jqb3VybmFscy5vcmcvY29udGVudC9jbGluY2FucmVzLzI1LzE5LzU3NTkuZnVsbC5wZGYiLCJVcmlTdHJpbmciOiJodHRwczovL2NsaW5jYW5jZXJyZXMuYWFjcmpvdXJuYWxzLm9yZy9jb250ZW50L2NsaW5jYW5yZXMvMjUvMTkvNTc1OS5mdWxs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BhMjZkZjc4LTU0NzgtNDQyYi04NDYyLTFhZjZiYjEwZjdmMiIsIk1vZGlmaWVkT24iOiIyMDIzLTEyLTA3VDExOjI5OjI1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3d3dy5uY2JpLm5sbS5uaWguZ292L3B1Ym1lZC8zMTE3NTA5NiIsIlVyaVN0cmluZyI6Imh0dHA6Ly93d3cubmNiaS5ubG0ubmloLmdvdi9wdWJtZWQvMzExNzUwOT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1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AD22F81" w14:textId="1371610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Eberst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6FE1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2033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65AA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4A85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DF273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58EE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3C48D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6833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69F3F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516C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CD88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3EC62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948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E7B1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A9FFD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6D38F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44FB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A6F0C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0C192D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274B8CE" w14:textId="65220C0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2edfc0b-80eb-41dd-9c53-1336a7a0af41"/>
                <w:id w:val="796035708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MGY2YjU5LTU5NjItNGE5MC04ZjliLTE1N2M1Y2Q2MDliYyIsIlJhbmdlTGVuZ3RoIjo0LCJSZWZlcmVuY2VJZCI6Ijk5ZDAxMGRmLTlhODEtNDhhMC05MjU2LTAyYzBhMzM3ZjA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VqY2EuMjAxOS4wNS4wMDgiLCJVcmlTdHJpbmciOiJodHRwczovL2RvaS5vcmcvMTAuMTAxNi9qLmVqY2EuMjAxOS4wNS4wMD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GQ0N2M3NzQtN2Q5ZS00ODQ2LWE2ZjctNWZlZjEwNTA2ZWMyIiwiTW9kaWZpZWRPbiI6IjIwMjMtMTItMDdUMTE6Mjk6Mj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3d3dy5lamNhbmNlci5jb20vYXJ0aWNsZS9TMDk1OTgwNDkxOTMwMzExOS9wZGYiLCJVcmlTdHJpbmciOiJodHRwczovL3d3dy5lamNhbmNlci5jb20vYXJ0aWNsZS9TMDk1OTgwNDkxOTMwMzExOS9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lMTQ1MGVlOS1kOGE3LTRlNzUtYmMxYi01YjI5MTM1N2Y5ZWIiLCJNb2RpZmllZE9uIjoiMjAyMy0xMi0wN1QxMToyOToyN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3d3cubmNiaS5ubG0ubmloLmdvdi9wdWJtZWQvMzExOTUzNTciLCJVcmlTdHJpbmciOiJodHRwOi8vd3d3Lm5jYmkubmxtLm5paC5nb3YvcHVibWVkLzMxMTk1MzU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2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2E27481" w14:textId="285A37D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eck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92F56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226A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B65B4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7BEAC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E67F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A573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F4D35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005E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9321E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C854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A509B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167A7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861A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A087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74A2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57B40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746F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1F1B5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C844AD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D2AFAC0" w14:textId="2704394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53d6c19-8ffd-4ea9-bd91-20ac3e318bce"/>
                <w:id w:val="165300579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NjZlNWQ2LWJjMWMtNDkzNy1hZDAyLTI5ZWYyNmExZWMyOSIsIlJhbmdlTGVuZ3RoIjo0LCJSZWZlcmVuY2VJZCI6ImM4ZmY4YTAzLTNhYzktNDI0Ni04ZjFjLWZkNmFhOGMzZjJ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sdW5nY2FuLjIwMTkuMDUuMDA5IiwiVXJpU3RyaW5nIjoiaHR0cHM6Ly9kb2kub3JnLzEwLjEwMTYvai5sdW5nY2FuLjIwMTkuMDUuMDA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Q0Y2UxZTRmLWE2NzEtNGMzMi05YTM0LTJhMDg2MDcyOWQ4ZiIsIk1vZGlmaWVkT24iOiIyMDIzLTEyLTA3VDExOjI5OjI1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3d3dy5uY2JpLm5sbS5uaWguZ292L3B1Ym1lZC8zMTIwMDgzMCIsIlVyaVN0cmluZyI6Imh0dHA6Ly93d3cubmNiaS5ubG0ubmloLmdvdi9wdWJtZWQvMzEyMDA4Mz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3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4E27DE1" w14:textId="2F282EB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orabito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410D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7AFCC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E53A4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9D548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4539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BCB6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AB9D5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4F05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08B89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17AF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BBDEB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FF437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0C8E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7CB7F4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DDE8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01D57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A17D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E534B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8B969E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A38C034" w14:textId="3208B89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21b4d18-6ac7-4345-bdbd-10347b3abb7c"/>
                <w:id w:val="155010308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YjNmNDYyLTAxMzMtNGVmNS1iMGI3LTg0N2QwMDhhZmMzZCIsIlJhbmdlTGVuZ3RoIjo0LCJSZWZlcmVuY2VJZCI6ImEwZmE5ZDg3LTNkM2YtNDc0OS04NWNlLTJiMDI5YzNkY2M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wYWluc3ltbWFuLjIwMTkuMDYuMDE4IiwiVXJpU3RyaW5nIjoiaHR0cHM6Ly9kb2kub3JnLzEwLjEwMTYvai5qcGFpbnN5bW1hbi4yMDE5LjA2LjAx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Yjc2NTY0Zi1lODkyLTQ0ZjgtYWZhYi0wY2ViNTNlMTM0OGUiLCJNb2RpZmllZE9uIjoiMjAyMy0xMi0wN1QxMToyOToy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pwc21qb3VybmFsLmNvbS9hcnRpY2xlL1MwODg1MzkyNDE5MzAzNjI4L3BkZiIsIlVyaVN0cmluZyI6Imh0dHBzOi8vd3d3Lmpwc21qb3VybmFsLmNvbS9hcnRpY2xlL1MwODg1MzkyNDE5MzAzNjI4L3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lhOGJmOTYwLWNmOTItNDRhYi1hMTQ0LTY4YzlmZTBjNTQ1NyIsIk1vZGlmaWVkT24iOiIyMDIzLTEyLTA3VDExOjI5OjI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3d3dy5uY2JpLm5sbS5uaWguZ292L3B1Ym1lZC8zMTI1NDYzOSIsIlVyaVN0cmluZyI6Imh0dHA6Ly93d3cubmNiaS5ubG0ubmloLmdvdi9wdWJtZWQvMzEyNTQ2Mz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4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E323C0C" w14:textId="35B5204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EE18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1E2D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BB6F7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52E9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BA3A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6B3C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BF7E3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E726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1AB29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669B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15854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B5B8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7AD5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6758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C2DA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645CD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F20F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37F4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2E06B1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C215FF3" w14:textId="0C00376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038bb20-2539-4a20-ad03-7ca4b9473c24"/>
                <w:id w:val="-230619756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NDgzYjJiLTE5MzctNGE2MC05MTlhLTU0YWJhZTI4YmIwNiIsIlJhbmdlTGVuZ3RoIjo0LCJSZWZlcmVuY2VJZCI6IjhjZWQ5YjhkLTI2NDQtNDE4ZC04MDcwLWM2ODcyMGRkOTQ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UzE0NzAtMjA0NSgxOSkzMDI3Mi00IiwiVXJpU3RyaW5nIjoiaHR0cHM6Ly9kb2kub3JnLzEwLjEwMTYvUzE0NzAtMjA0NSgxOSkzMDI3Mi0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U3NTg2YWY4LTJkNjctNDEwNS05MTU5LTg4MGIwYTA1NTE0ZS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bmNiaS5ubG0ubmloLmdvdi9wbWMvYXJ0aWNsZXMvUE1DOTE4NzMwNy9wZGYvbmlobXMtMTYxNjcwNS5wZGYiLCJVcmlTdHJpbmciOiJodHRwczovL3d3dy5uY2JpLm5sbS5uaWguZ292L3BtYy9hcnRpY2xlcy9QTUM5MTg3MzA3L3BkZi9uaWhtcy0xNjE2NzA1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E5OTY0ZDI0LTUzNGQtNDIzMC05ZjcyLWY3MDQzMDVlMGQwZCIsIk1vZGlmaWVkT24iOiIyMDIzLTEyLTA3VDExOjI5OjI1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3d3dy5uY2JpLm5sbS5uaWguZ292L3B1Ym1lZC8zMTI2MjY1NyIsIlVyaVN0cmluZyI6Imh0dHA6Ly93d3cubmNiaS5ubG0ubmloLmdvdi9wdWJtZWQvMzEyNjI2NT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5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76A9F40" w14:textId="7DFA079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ekaii-Saab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8B9FB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1FBA3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AB33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E9E9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C136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5DEF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BD42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9FCB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4544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6090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A1CC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235B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6EA6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0374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A694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C9BF3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D493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3AB9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654197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67931CB" w14:textId="760E6B1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40e24a9-fbb3-4add-9cb7-4ba935049932"/>
                <w:id w:val="205280355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zViZGY5LTk3NTUtNGViNi05ZTUzLTBmNDA2NzE2Zjc4MyIsIlJhbmdlTGVuZ3RoIjo0LCJSZWZlcmVuY2VJZCI6ImY5ZGZjYTA0LTEyNWYtNDZlMS05ZjVlLTg4NTUxOWMzZjY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yMTcvZm9uLTIwMTktMDE4NSIsIlVyaVN0cmluZyI6Imh0dHBzOi8vZG9pLm9yZy8xMC4yMjE3L2Zvbi0yMDE5LTAx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DcwM2MzZGUtNGZjMS00ZWYyLWI0ZWUtYWJmZGUzZGNjZGRk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5jYmkubmxtLm5paC5nb3YvcHVibWVkLzMxMzY0ODcyIiwiVXJpU3RyaW5nIjoiaHR0cDovL3d3dy5uY2JpLm5sbS5uaWguZ292L3B1Ym1lZC8zMTM2NDg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6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277E375" w14:textId="1C59BBF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enderki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BBB5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02BB8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64AA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8DCED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9897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021D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2266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AFF0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B405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3F88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6DE2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A57C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B54F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A4D6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BA07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6B1CF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E77AA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FCD69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C11E47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3615074" w14:textId="26F2C53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2c2c42a-3790-4040-bdad-d656885e5367"/>
                <w:id w:val="2004464929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TJmYzlhLThlODgtNDQ3YS05YmFkLTE5MjlhZmVkYTdiZCIsIlJhbmdlTGVuZ3RoIjo0LCJSZWZlcmVuY2VJZCI6IjdkYWM4NDZmLTA0OTUtNGNhOC1iZWYxLTBmYmQ2NzA3NjM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jAwL0pDTy4xOS4wMTE1NCIsIlVyaVN0cmluZyI6Imh0dHBzOi8vZG9pLm9yZy8xMC4xMjAwL0pDTy4xOS4wMTE1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xZTQ3YzUxNS1kOTRlLTQzY2UtOWQ4Ny1hYWU1ZmE4MmE1OWUiLCJNb2RpZmllZE9uIjoiMjAyMy0xMi0wN1QxMToyOToy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3d3cubmNiaS5ubG0ubmloLmdvdi9wdWJtZWQvMzE0MTE5NTAiLCJVcmlTdHJpbmciOiJodHRwOi8vd3d3Lm5jYmkubmxtLm5paC5nb3YvcHVibWVkLzMxNDExOTU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7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7585FC2" w14:textId="536AA39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oronha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A2597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F1FCE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4D27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E2C7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02A6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FC634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E2BC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78E6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32E31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34C0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8D7EA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E50DE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6688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B87FC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AFD87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B4511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C2CB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2FFD8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FB2138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5776C19" w14:textId="7D96D5E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2dab31e-9b5c-4acc-ace4-b7172229b78c"/>
                <w:id w:val="279225243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0MzUxZWEwLTAwMjMtNGQ2MS04N2FmLWMzYTY0OWE4ZWY0OCIsIlJhbmdlTGVuZ3RoIjo0LCJSZWZlcmVuY2VJZCI6IjM2Y2QzMjU4LTIxMjQtNGQxZi05ZDg2LWFiMDFjMzIxY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lqcm9icC4yMDE5LjA4LjAxOSIsIlVyaVN0cmluZyI6Imh0dHBzOi8vZG9pLm9yZy8xMC4xMDE2L2ouaWpyb2JwLjIwMTkuMDguMDE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BiM2EyMTBlLTU2MjMtNGJhMi1hMjFkLTMyYzUwOGM2YjI2NC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bmNiaS5ubG0ubmloLmdvdi9wbWMvYXJ0aWNsZXMvUE1DNzA0MzkyOS9wZGYvbmlobXMtMTU0NzIyMC5wZGYiLCJVcmlTdHJpbmciOiJodHRwczovL3d3dy5uY2JpLm5sbS5uaWguZ292L3BtYy9hcnRpY2xlcy9QTUM3MDQzOTI5L3BkZi9uaWhtcy0xNTQ3MjIw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yOTc5ZjY0LTNlZGQtNGI0Yi1iNDJhLTNlYmYzZGJkZTllNSIsIk1vZGlmaWVkT24iOiIyMDIzLTEyLTA3VDExOjI5OjI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3d3dy5uY2JpLm5sbS5uaWguZ292L3B1Ym1lZC8zMTQ0NTk1NiIsIlVyaVN0cmluZyI6Imh0dHA6Ly93d3cubmNiaS5ubG0ubmloLmdvdi9wdWJtZWQvMzE0NDU5N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8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17AC902" w14:textId="0B3C631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ingh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D031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09F4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E713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E1A9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289A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CD74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F6A3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DBF7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A24E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B729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CAE5D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3894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ADC1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D93B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1D37B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947B9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9CA1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ECA6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881A90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DA30F2F" w14:textId="70E15E0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13744ac-5021-421e-83de-36b0f3898264"/>
                <w:id w:val="1701590987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YjVlYmI2LTEzNDgtNDA3OS1iODhmLWE1ODFmOGFiZTFjNCIsIlJhbmdlTGVuZ3RoIjo0LCJSZWZlcmVuY2VJZCI6IjQ4OGQyOWI0LTVlMGQtNDQxZC1iYTc4LTZiNzAwNWM0OGY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8xNzU5LTc3MTQuMTMxODMiLCJVcmlTdHJpbmciOiJodHRwczovL2RvaS5vcmcvMTAuMTExMS8xNzU5LTc3MTQuMTMxO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TU0Y2ExNTUtNGQ1NS00NjBhLWIyNTMtZjQ1ZGVkY2Y4Yzk3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9ubGluZWxpYnJhcnkud2lsZXkuY29tL2RvaS9wZGZkaXJlY3QvMTAuMTExMS8xNzU5LTc3MTQuMTMxODMiLCJVcmlTdHJpbmciOiJodHRwczovL29ubGluZWxpYnJhcnkud2lsZXkuY29tL2RvaS9wZGZkaXJlY3QvMTAuMTExMS8xNzU5LTc3MTQuMTMxO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M2M1Y2U2ZS1hMmY3LTQ2NzAtYmE2My1kNDFlOTE3MjM0NDUiLCJNb2RpZmllZE9uIjoiMjAyMy0xMi0wN1QxMToyO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mNiaS5ubG0ubmloLmdvdi9wdWJtZWQvMzE0NzU3OTEiLCJVcmlTdHJpbmciOiJodHRwOi8vd3d3Lm5jYmkubmxtLm5paC5nb3YvcHVibWVkLzMxNDc1Nzk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79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38A5751" w14:textId="63A04FC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u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BE06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0B41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ADE7F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D919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AFBC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ED32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AC50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8DCE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29AF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48BB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530F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994A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CA33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2312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C97B2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2AE83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F761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56C9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C6E402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13DA02B" w14:textId="2270505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712871a-6b9d-4522-94f8-6b63d7a8d51f"/>
                <w:id w:val="139686312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ZWRhZDIwLTlhMzYtNDhhMC05ODM0LTUyZGY3MTE0MjM3NyIsIlJhbmdlTGVuZ3RoIjo0LCJSZWZlcmVuY2VJZCI6ImI0YmMzNjA0LWExYzMtNGQ1OC1iNmE0LWJjYWE0ZDVjZTgy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wMDI2OC0wMTktMDUxMTktMyIsIlVyaVN0cmluZyI6Imh0dHBzOi8vZG9pLm9yZy8xMC4xMDA3L3MwMDI2OC0wMTktMDUxMTkt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3NjNiYzg5YS1iNWRlLTQ2NjYtOWU1OS01NDIxMjU3NTdiYTciLCJNb2RpZmllZE9uIjoiMjAyMy0xMi0wN1QxMToyOToy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mNiaS5ubG0ubmloLmdvdi9wdWJtZWQvMzE0ODU4MDkiLCJVcmlTdHJpbmciOiJodHRwOi8vd3d3Lm5jYmkubmxtLm5paC5nb3YvcHVibWVkLzMxNDg1O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0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43687C8" w14:textId="2820DD4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im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EA45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6685B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88D5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7BC6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8330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DFC6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1CCD5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1A66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1D195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697F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A5F3B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8A4C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9D62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E86F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DF8D0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55B2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9D30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6742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B1B5C0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C9EE491" w14:textId="505FFD2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24620bd-cb98-47ed-a732-fe424542ae39"/>
                <w:id w:val="-742875612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MjEzY2VhLWI3MmItNDVlOC04MGZlLTVkYmI4NWQ0Y2M1ZCIsIlJhbmdlTGVuZ3RoIjo0LCJSZWZlcmVuY2VJZCI6IjNjNzI3ZTA5LWQ3YzUtNDRhNi04ZmMxLTkzZGI0N2U5N2U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xMy9BTkUuMDAwMDAwMDAwMDAwNDQwNSIsIlVyaVN0cmluZyI6Imh0dHBzOi8vZG9pLm9yZy8xMC4xMjEzL0FORS4wMDAwMDAwMDAwMDA0NDA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AwM2FkNGVkLTYwMjktNDk1ZS05NDM1LWM4YzNlYWMxMGQ1Zi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TQ5MDI1NyIsIlVyaVN0cmluZyI6Imh0dHA6Ly93d3cubmNiaS5ubG0ubmloLmdvdi9wdWJtZWQvMzE0OTAy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gxXSJ9XX0sIlRhZyI6IkNpdGF2aVBsYWNlaG9sZGVyIzMyNDYyMGJkLWNiOTgtNDdlZC1hNzMyLWZlNDI0NTQyYWUzOSIsIlRleHQiOiJbODF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1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6B35975" w14:textId="7CEF435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im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60DEC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F366D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610A5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7A21F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8C9E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A99B6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60272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DF3D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D36CE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AAD4F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5DB9F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8C63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5D74A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F5A3A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9283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6C754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7F987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AC88E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BE725E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3A5BD93" w14:textId="497FBE2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c6aaf11-9420-42c4-9901-2af77ac596a3"/>
                <w:id w:val="-118791277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zFiYWNlLTkxZGItNDc0Ny05M2FmLWU3MWM3ZTRjMWY4MiIsIlJhbmdlTGVuZ3RoIjo0LCJSZWZlcmVuY2VJZCI6IjFiZDhiNmQwLWIwZGEtNDIwZC1hZDVhLWE3YmI5OTQ2ZTU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zAwMDYwNTE5ODYyMTAyIiwiVXJpU3RyaW5nIjoiaHR0cHM6Ly9kb2kub3JnLzEwLjExNzcvMDMwMDA2MDUxOTg2Mj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wMmI0NDNhYy05ZjFiLTQ1Y2UtOWZkMy1jMzZmZDA2ZTRkZWUiLCJNb2RpZmllZE9uIjoiMjAyMy0xMi0wN1QxMToyOToy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m91cm5hbHMuc2FnZXB1Yi5jb20vZG9pL3BkZi8xMC4xMTc3LzAzMDAwNjA1MTk4NjIxMDIiLCJVcmlTdHJpbmciOiJodHRwczovL2pvdXJuYWxzLnNhZ2VwdWIuY29tL2RvaS9wZGYvMTAuMTE3Ny8wMzAwMDYwNTE5ODYyM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NhNmViMDktNjJjYy00MDU1LTkzZjAtNjA0ZTZjZDAwMzZm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5jYmkubmxtLm5paC5nb3YvcHVibWVkLzMxNTEwODMxIiwiVXJpU3RyaW5nIjoiaHR0cDovL3d3dy5uY2JpLm5sbS5uaWguZ292L3B1Ym1lZC8zMTUxMDgz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2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8668C30" w14:textId="28EEB7D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FCF9E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B0884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BFFC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5643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7A6C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9A41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E128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D6B2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8DD1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A902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BF3A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24F1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5D42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CE14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F06B2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EF30F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DB072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533B6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DD1E8C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DA7251A" w14:textId="263ABE2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cd42614-dd43-4f40-9068-689351e68b36"/>
                <w:id w:val="-84092978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MTU1ZTQxLWYyYjctNGRjMC1hOGRlLTExN2FmN2QzOTQwZiIsIlJhbmdlTGVuZ3RoIjo0LCJSZWZlcmVuY2VJZCI6IjQwNzc4YTk4LTJiNWItNDdiYS1iMWVjLWY1ZDBjN2E4NjQ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Wpjbi9ucXoyMDkiLCJVcmlTdHJpbmciOiJodHRwczovL2RvaS5vcmcvMTAuMTA5My9hamNuL25xejIw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jYzBkMGI1OC0yMDk4LTQyNWUtYjFhMC1jMDI1ZWIzMGNiNzk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XVyb3BlcG1jLm9yZy9hcnRpY2xlcy9wbWM2OTk1ODM1P3BkZj1yZW5kZXIiLCJVcmlTdHJpbmciOiJodHRwczovL2V1cm9wZXBtYy5vcmcvYXJ0aWNsZXMvcG1jNjk5NTgzNT9wZGY9cmVuZGV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llNWY1MWEtZTViYy00MWU4LTkzZjMtOTY0Mjc3MmRmNjc1IiwiTW9kaWZpZWRPbiI6IjIwMjMtMTItMDdUMTE6Mjk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d3d3Lm5jYmkubmxtLm5paC5nb3YvcHVibWVkLzMxNTE1NTU1IiwiVXJpU3RyaW5nIjoiaHR0cDovL3d3dy5uY2JpLm5sbS5uaWguZ292L3B1Ym1lZC8zMTUxNTU1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3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0474A36" w14:textId="21812BF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urk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B0459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0E005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2F7F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2E89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6107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7221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8CFD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DE82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6457C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C169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002D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D4BF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C738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FC156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72AF5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62278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6758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EB5C1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A1A9A1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8DCB37F" w14:textId="3DA5BAC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6371c2b-727a-436c-a857-f6e6e3b93b4e"/>
                <w:id w:val="-1339697335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YjMxZjJkLTI2MTYtNDFjZS04YTFkLTllODJkMzYxOTRjZSIsIlJhbmdlTGVuZ3RoIjo0LCJSZWZlcmVuY2VJZCI6ImM1NzBlNGI1LTRlM2EtNDY1Yy1hMjA5LTE5YjM1MGY4M2V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m5jYmkubmxtLm5paC5nb3YvcHVibWVkLzMxNTUxMjE5IiwiVXJpU3RyaW5nIjoiaHR0cDovL3d3dy5uY2JpLm5sbS5uaWguZ292L3B1Ym1lZC8zMTU1MTIx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4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5DF03B9" w14:textId="3EAC9E7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ong et al (2019)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091B6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107D0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3DFD9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DAA99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E28A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F978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A9DFE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A2F49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13FC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0D911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7EDD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0007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37BA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8ECF2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309E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536DE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0C24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D75D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F2376E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9962551" w14:textId="34C2E43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3d8ca5e-f055-49ec-9783-290282b84b5b"/>
                <w:id w:val="758188852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zdkNTJiLTQ1MDgtNDk3MS05NDYzLTRlZWY0NTVmMGM0MSIsIlJhbmdlTGVuZ3RoIjo0LCJSZWZlcmVuY2VJZCI6Ijg4N2FlMGUyLTQ4ZWYtNGIzYS1hMGE4LTJlMmFhN2NiNmE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cvTUQuMDAwMDAwMDAwMDAxNzUyMCIsIlVyaVN0cmluZyI6Imh0dHBzOi8vZG9pLm9yZy8xMC4xMDk3L01ELjAwMDAwMDAwMDAwMTc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GZiM2NhNjItOTdjMy00M2Q2LWIyZjEtZDI5ZGYyNDRiZDc3IiwiTW9kaWZpZWRPbiI6IjIwMjMtMTItMDdUMTE6Mjk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V1cm9wZXBtYy5vcmcvYXJ0aWNsZXMvcG1jNjc5OTc5Mj9wZGY9cmVuZGVyIiwiVXJpU3RyaW5nIjoiaHR0cHM6Ly9ldXJvcGVwbWMub3JnL2FydGljbGVzL3BtYzY3OTk3OTI/cGRmPXJlbmRlc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ExMzEwMmZhLWMxZjMtNDgxNS05ZGM3LWMyZTYzYzRkMjU4ZC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TU5MzEyMiIsIlVyaVN0cmluZyI6Imh0dHA6Ly93d3cubmNiaS5ubG0ubmloLmdvdi9wdWJtZWQvMzE1OTMxM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5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02280C5" w14:textId="3539FD8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Jiang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F17F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DAEC4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C6C6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AB41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0D9A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F127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81F8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1616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A62E4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D5F9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CB39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5875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97D8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4DC0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ECE2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AD0C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CECA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04195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C04A65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E956903" w14:textId="69099D1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8bb5dcb-d399-46bc-9b15-bec74c944819"/>
                <w:id w:val="988751591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OGYzMWVmLTZlMjAtNDZlNy1iMjJjLTkyMWU0MWIwMDI5NCIsIlJhbmdlTGVuZ3RoIjo0LCJSZWZlcmVuY2VJZCI6ImQ2NDRiMjM2LTIwMWMtNDMyYS05MGRmLTY1NmI2ZmEzMThj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1MxNDcwLTIwNDUoMTkpMzA1MTktNCIsIlVyaVN0cmluZyI6Imh0dHBzOi8vZG9pLm9yZy8xMC4xMDE2L1MxNDcwLTIwNDUoMTkpMzA1MTkt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hNTlkNmVmZC04ZmI2LTQ3ZjktYjk5Ni04Mjc4YTNmMTJhZDE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bmNiaS5ubG0ubmloLmdvdi9wdWJtZWQvMzE2MDE0OTYiLCJVcmlTdHJpbmciOiJodHRwOi8vd3d3Lm5jYmkubmxtLm5paC5nb3YvcHVibWVkLzMxNjAxNDk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6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4EA83E9" w14:textId="0F47AD3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i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09CDC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C1DF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4AEB6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A217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E6AC7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8118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9717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738A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E9D1E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AE42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43D64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24E5D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747B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6C2D7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BE100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1DA0A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DA2C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0F5AD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0BF1D7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96DA6D3" w14:textId="1DF23D0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5e2324e-3661-444d-80ff-1f255242906c"/>
                <w:id w:val="1481124268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DA1MDkzLWQ0MDYtNGNhNi04YWE4LTJkOTkyYzllYWYyMyIsIlJhbmdlTGVuZ3RoIjo0LCJSZWZlcmVuY2VJZCI6ImFmM2UxZTk4LThiNGYtNDcwYy1hMTlkLWZjNTM2ZDNhYmN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Roby4yMDE5LjA5LjAwOSIsIlVyaVN0cmluZyI6Imh0dHBzOi8vZG9pLm9yZy8xMC4xMDE2L2ouanRoby4yMDE5LjA5LjAw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NDBjZjE2NS1jNDQyLTRhN2ItYWE4MS1lY2ZiNWJmMDYzYTU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d3d3Lmp0by5vcmcvYXJ0aWNsZS9TMTU1NjA4NjQxOTMzMzM0OS9wZGYiLCJVcmlTdHJpbmciOiJodHRwczovL3d3dy5qdG8ub3JnL2FydGljbGUvUzE1NTYwODY0MTkzMzMzNDkv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E1YmI5YTUtNjI3Ni00YTMwLWE2YjEtYWNmZjI0MjlmNDYxIiwiTW9kaWZpZWRPbiI6IjIwMjMtMTItMDdUMTE6Mjk6Mj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m5jYmkubmxtLm5paC5nb3YvcHVibWVkLzMxNjA1NzkyIiwiVXJpU3RyaW5nIjoiaHR0cDovL3d3dy5uY2JpLm5sbS5uaWguZ292L3B1Ym1lZC8zMTYwNTc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7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EA5E357" w14:textId="761AA54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rown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F6FAB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A1B2A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2BF2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07DE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F4C6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5D67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4A81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6393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B1429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9788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3647E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4804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E5FD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3D40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ECB6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282F4E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DB54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E3A61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85EBCE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ED989B7" w14:textId="32B669D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59e2add-4e33-4070-beb3-47a6b9e61ebb"/>
                <w:id w:val="1234122399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ZDA4M2UzLWJiMzQtNDg1Mi05MzU1LWNiMTNkY2U5NDk4MyIsIlJhbmdlTGVuZ3RoIjo0LCJSZWZlcmVuY2VJZCI6IjM4Nzc1ZDg5LTc0MjUtNDdhMS1hMDdlLTNlNjk2ZjRlMjI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bHVuZ2Nhbi4yMDE5LjA5LjAyMSIsIlVyaVN0cmluZyI6Imh0dHBzOi8vZG9pLm9yZy8xMC4xMDE2L2oubHVuZ2Nhbi4yMDE5LjA5LjAy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NTVlNmFiNi0wNDIyLTQ5YjEtOGRjZi1jODNkYzJiZThjNmYiLCJNb2RpZmllZE9uIjoiMjAyMy0xMi0wN1QxMToyOToyN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3d3cubmNiaS5ubG0ubmloLmdvdi9wdWJtZWQvMzE2MDY1MjEiLCJVcmlTdHJpbmciOiJodHRwOi8vd3d3Lm5jYmkubmxtLm5paC5nb3YvcHVibWVkLzMxNjA2NT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WJmYzRhOWMtNDYyMi00ODRhLWE2MmUtYmRjMzJiN2E0MGQwIiwiTW9kaWZpZWRPbiI6IjIwMjMtMTItMDdUMTE6Mjk6MjUiLCJQcm9qZWN0Ijp7IiRyZWYiOiI1In19XSwiT3JnYW5pemF0aW9ucyI6W10sIk90aGVyc0ludm9sdmVkIjpbXSwiUGFnZVJhbmdlIjoiPHNwPlxyXG4gIDxuPjE5PC9uPlxyXG4gIDxpbj50cnVlPC9pbj5cclxuICA8b3M+MTk8L29zPlxyXG4gIDxwcz4xOTwvcHM+XHJcbjwvc3A+XHJcbjxlcD5cclxuICA8bj4yNjwvbj5cclxuICA8aW4+dHJ1ZTwvaW4+XHJcbiAgPG9zPjI2PC9vcz5cclxuICA8cHM+MjY8L3BzPlxyXG48L2VwPlxyXG48b3M+MTktMjY8L29zPiIsIlBlcmlvZGljYWwiOnsiJGlkIjoiMjg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8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A84E927" w14:textId="18B0F0A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tamatis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0675C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845A7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40EA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C6C7A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A77C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7223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D992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E7F3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76EE9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FD19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CC4E1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FE99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5BE7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9D6D4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1B5F4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C6295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1EE1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C804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19587B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5822564" w14:textId="0D7A44C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481d74d-fcfb-4fe0-b956-55c27c58eade"/>
                <w:id w:val="232985098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NDAxZjlmLTQ1NDYtNGI4NS04NWQ1LTk4YzI4Nzg1MmRkYyIsIlJhbmdlTGVuZ3RoIjo0LCJSZWZlcmVuY2VJZCI6IjVhZTg4N2E4LTI5ZjgtNDNlMy05NGNkLWY2MzU5MDJkMzM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GNjLjIwMTkuMDguMDA1IiwiVXJpU3RyaW5nIjoiaHR0cHM6Ly9kb2kub3JnLzEwLjEwMTYvai5jbGNjLjIwMTkuMDguMDA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NiMTEyMzJlLTFhZjktNGVmNy1iODc2LWE3MmRkNzM4MTQyMyIsIk1vZGlmaWVkT24iOiIyMDIzLTEyLTA3VDExOjI5OjI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Y2xpbmljYWwtY29sb3JlY3RhbC1jYW5jZXIuY29tL2FydGljbGUvUzE1MzMtMDAyOCgxOCkzMDUyNS01L3BkZiIsIlVyaVN0cmluZyI6Imh0dHBzOi8vd3d3LmNsaW5pY2FsLWNvbG9yZWN0YWwtY2FuY2VyLmNvbS9hcnRpY2xlL1MxNTMzLTAwMjgoMTgpMzA1MjUtNS9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ODZjZTQ5Zi00YTZjLTQxMGYtYmIzMS1jNjM4NWYyZTM2ZTE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bmNiaS5ubG0ubmloLmdvdi9wdWJtZWQvMzE2MjgwNDMiLCJVcmlTdHJpbmciOiJodHRwOi8vd3d3Lm5jYmkubmxtLm5paC5nb3YvcHVibWVkLzMxNjI4MDQ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89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CE132A2" w14:textId="1530419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enz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F7D6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AF05F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29B32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F4CF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C741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1A34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49D9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37C2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52CE8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E67E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390C0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3332F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AF3E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70D7A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B1EF5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CE4E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9D11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AC34E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70A2BD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0832B4D" w14:textId="018C1A2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a000be0-dcb7-4be9-8532-9a41a3a69d02"/>
                <w:id w:val="-1234319633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OTVmOWZhLTIzMWQtNDdiNC1iOTlhLTY3YTM4OTZkODY1MyIsIlJhbmdlTGVuZ3RoIjo0LCJSZWZlcmVuY2VJZCI6IjBhYTczMTZlLTExY2UtNGVmNC04MWE4LTJlNTk4MDlmMDB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ODYvczEyODg1LTAxOS02MTg4LXgiLCJVcmlTdHJpbmciOiJodHRwczovL2RvaS5vcmcvMTAuMTE4Ni9zMTI4ODUtMDE5LTYxODgte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NmYwMGI4NS02ZGNkLTQyNTAtYjRiMS02NjNkMDRkZTk1MDEiLCJNb2RpZmllZE9uIjoiMjAyMy0xMi0wN1QxMToyOToyN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Ym1jY2FuY2VyLmJpb21lZGNlbnRyYWwuY29tL3RyYWNrL3BkZi8xMC4xMTg2L3MxMjg4NS0wMTktNjE4OC14IiwiVXJpU3RyaW5nIjoiaHR0cHM6Ly9ibWNjYW5jZXIuYmlvbWVkY2VudHJhbC5jb20vdHJhY2svcGRmLzEwLjExODYvczEyODg1LTAxOS02MTg4LXg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OTFlZmI2OS1lZTFhLTQ5NGUtYWJiNi0yZWUwMmRlOGIyY2YiLCJNb2RpZmllZE9uIjoiMjAyMy0xMi0wN1QxMToyOToyN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3d3cubmNiaS5ubG0ubmloLmdvdi9wdWJtZWQvMzE2NDcwMzIiLCJVcmlTdHJpbmciOiJodHRwOi8vd3d3Lm5jYmkubmxtLm5paC5nb3YvcHVibWVkLzMxNjQ3MDM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0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32103F0" w14:textId="4A49A6B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i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ADB52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B02C5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71D8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7AF2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DBD6D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1BFB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9929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DF5D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91E9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A921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6E0E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3265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59F9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CE6C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2078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C995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8843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8C2F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4906F3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C40A03D" w14:textId="27BEA92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46c7bbe-4ff2-4574-a730-ea8e17908f1f"/>
                <w:id w:val="-1504973389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NGMwYmNjLTBkNDktNDVjMS05OTRlLTBiNGIwMjY0YTYxNCIsIlJhbmdlTGVuZ3RoIjo0LCJSZWZlcmVuY2VJZCI6IjY2YWFlYmQ0LWJhZWUtNGVkZC1hOTBhLWRiNTUwN2M2Nzg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lamNhLjIwMTkuMDguMDMzIiwiVXJpU3RyaW5nIjoiaHR0cHM6Ly9kb2kub3JnLzEwLjEwMTYvai5lamNhLjIwMTkuMDguMDM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YzZWE3YTU0LTE2YmMtNDcyOS05ZGIyLWRhMDRlNzMyZjZkNyIsIk1vZGlmaWVkT24iOiIyMDIzLTEyLTA3VDExOjI5OjI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ZWpjYW5jZXIuY29tL2FydGljbGUvUzA5NTk4MDQ5MTkzMDcyNjkvcGRmIiwiVXJpU3RyaW5nIjoiaHR0cHM6Ly93d3cuZWpjYW5jZXIuY29tL2FydGljbGUvUzA5NTk4MDQ5MTkzMDcyNjkvcGR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mQxYjg4ZGMtNjY4My00NmY2LTkxYzktZTY0MmE5YzYzMzk2IiwiTW9kaWZpZWRPbiI6IjIwMjMtMTItMDdUMTE6Mjk6Mj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odHRwOi8vd3d3Lm5jYmkubmxtLm5paC5nb3YvcHVibWVkLzMxNjQ4ODUxIiwiVXJpU3RyaW5nIjoiaHR0cDovL3d3dy5uY2JpLm5sbS5uaWguZ292L3B1Ym1lZC8zMTY0ODg1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1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650196E" w14:textId="7989FE7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olmsten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C1ADF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FEB5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7B7B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31C9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142C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086F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9AE0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AD41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BD63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9D88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9D84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ECBD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2BFB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253B6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8283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A0DA4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5C44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C527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43D607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40685FC" w14:textId="05E01D3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382c186-d14f-4167-b7bd-b43ce4a444f2"/>
                <w:id w:val="2130815491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mMzBkYzc2LWViODgtNDMwYy1hNjYyLTE1NGIzOWVmMjlhYyIsIlJhbmdlTGVuZ3RoIjo0LCJSZWZlcmVuY2VJZCI6IjhmZjBlN2VhLTAzMzMtNGNjZS1iMGMxLTIzMzlhZjE4MW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sdW5nY2FuLjIwMTkuMTAuMDAyIiwiVXJpU3RyaW5nIjoiaHR0cHM6Ly9kb2kub3JnLzEwLjEwMTYvai5sdW5nY2FuLjIwMTkuMTAuMDA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VjZTlhZDkwLWNjZDAtNGViYi1hNmJkLWEzZTU0ODAwNzNmZSIsIk1vZGlmaWVkT24iOiIyMDIzLTEyLTA3VDExOjI5OjI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oYWwuYXJjaGl2ZXMtb3V2ZXJ0ZXMuZnIvaGFsLTAzNDg4NjM5L2ZpbGUvUzAxNjk1MDAyMTkzMDY3MjUucGRmIiwiVXJpU3RyaW5nIjoiaHR0cHM6Ly9oYWwuYXJjaGl2ZXMtb3V2ZXJ0ZXMuZnIvaGFsLTAzNDg4NjM5L2ZpbGUvUzAxNjk1MDAyMTkzMDY3MjUucGRm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zAzNTA2NjctNjdjMy00OTdkLTlkZTAtZjNkNjExYmFmMDM3IiwiTW9kaWZpZWRPbiI6IjIwMjMtMTItMDdUMTE6Mjk6Mj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d3d3Lm5jYmkubmxtLm5paC5nb3YvcHVibWVkLzMxNjU0ODM4IiwiVXJpU3RyaW5nIjoiaHR0cDovL3d3dy5uY2JpLm5sbS5uaWguZ292L3B1Ym1lZC8zMTY1NDgz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2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94F16EC" w14:textId="4AA7D5A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érol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07796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6D3B9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75E5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E79E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C83D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E708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2FB0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99E3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AAE2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D036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8BD15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8EBE6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E405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A505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CA08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4A8D4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E971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5BD8F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C58E71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1A9E0A3" w14:textId="7D8FF8A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0634d9b-cc70-4653-befa-bded3e862a96"/>
                <w:id w:val="-1005430008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kODJjYWQ3LWYxZWUtNGU1MS1hNGFiLTY0YWNhMmY1MTA2YiIsIlJhbmdlTGVuZ3RoIjo0LCJSZWZlcmVuY2VJZCI6IjlkOTA2NWE4LWVlYjUtNDY1NS1hMDU2LWFhYWU1NWIwZjk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yMDAvSkNPLjE5LjAxNDg4IiwiVXJpU3RyaW5nIjoiaHR0cHM6Ly9kb2kub3JnLzEwLjEyMDAvSkNPLjE5LjAxNDg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FiMmVkYTg5LWRjZWMtNGQzNi04MzVhLTliMTgyNGY4MWZkMiIsIk1vZGlmaWVkT24iOiIyMDIzLTEyLTA3VDExOjI5OjI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3d3dy5uY2JpLm5sbS5uaWguZ292L3B1Ym1lZC8zMTY4MjU0MiIsIlVyaVN0cmluZyI6Imh0dHA6Ly93d3cubmNiaS5ubG0ubmloLmdvdi9wdWJtZWQvMzE2ODI1N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3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D1BA448" w14:textId="37B1AC8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osomi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424BE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0BCD7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79F32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16039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87F2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7E35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D379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DC75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8965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077A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FFAFC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AB180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A4A8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E502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ACFB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0284F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80E4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CB810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52083B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9A69B14" w14:textId="7991FE0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ced0943-d1b9-4113-b4a6-7ab1c55307d8"/>
                <w:id w:val="-108538103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OWYxMzg4LTFiODItNDg4OC05YTc4LTkyZDcxZTBkZDhkNSIsIlJhbmdlTGVuZ3RoIjo0LCJSZWZlcmVuY2VJZCI6IjU5OWNmMTA0LTkxMWItNGM3OS05ZWUzLWFmYzA1ZmVlYTd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yYWRvbmMuMjAxOS4xMC4wMTYiLCJVcmlTdHJpbmciOiJodHRwczovL2RvaS5vcmcvMTAuMTAxNi9qLnJhZG9uYy4yMDE5LjEwLjAx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YzdlZDEyMy1jMzI5LTRkMzctYTU1Yy0xYTRhNTQwY2U5MzA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2U0MmQ2NWMtYTI0Yi00ZjA1LTg5MWYtZGY3YzdlN2UxNzIxIiwiTW9kaWZpZWRPbiI6IjIwMjMtMTItMDdUMTE6Mjk6Mj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d3d3Lm5jYmkubmxtLm5paC5nb3YvcHVibWVkLzMxNzMzNDkwIiwiVXJpU3RyaW5nIjoiaHR0cDovL3d3dy5uY2JpLm5sbS5uaWguZ292L3B1Ym1lZC8zMTczMzQ5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4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797FE72" w14:textId="2A2CD1E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itlox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1EFD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FDEB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F3C28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ED9A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3A8D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403B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32AD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42D9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A00F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7F6A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3326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061AA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DE15B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8A9F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1DC8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F9C30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00C9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72DDA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CDDBD4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B6A360A" w14:textId="32E439D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c51ce34-5d6a-4464-9b41-572545d0049b"/>
                <w:id w:val="-457103004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MzE0ZjA5LTBiZjQtNDc5Yy05MmM2LWY2ZTQ3ZThjNDYwNiIsIlJhbmdlTGVuZ3RoIjo0LCJSZWZlcmVuY2VJZCI6IjQzNjdlNzA5LTZhY2EtNDZjMS04MDc4LTE4MTJhOTNl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NTgvMTA3OC0wNDMyLkNDUi0xOS0zMDI0IiwiVXJpU3RyaW5nIjoiaHR0cHM6Ly9kb2kub3JnLzEwLjExNTgvMTA3OC0wNDMyLkNDUi0xOS0zMDI0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Y0NTY5NTJiLTdmZjgtNDczZi05NzEwLWMwYjRjZWRkNmY4MSIsIk1vZGlmaWVkT24iOiIyMDIzLTEyLTA3VDExOjI5OjI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0Y2VkMzM1LTk2OGYtNDMwZS1iZGI1LWQ5N2I2MWFjM2QwZSIsIk1vZGlmaWVkT24iOiIyMDIzLTEyLTA3VDExOjI5OjI1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3d3dy5uY2JpLm5sbS5uaWguZ292L3B1Ym1lZC8zMTc0MDU1MSIsIlVyaVN0cmluZyI6Imh0dHA6Ly93d3cubmNiaS5ubG0ubmloLmdvdi9wdWJtZWQvMzE3NDA1NT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5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4A7CB58" w14:textId="35CDCBD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ietrantonio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AF8E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F211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59783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8EFC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6B68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84F5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CFC8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4F8E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3299D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8F7E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FE5D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66F0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2D9A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E9051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1A1A8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1CF39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E842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A4B7B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3599A8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1B38E55" w14:textId="49A7510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448937e-482c-44ec-9ce1-65918f7a1e1f"/>
                <w:id w:val="2117554193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YzI4ZWQ0LTg4M2QtNDdlNy1iNzI0LTc4Nzc3MjdkYzkyNiIsIlJhbmdlTGVuZ3RoIjo0LCJSZWZlcmVuY2VJZCI6IjM2NmVmYjVlLWUyNWEtNDk4Zi1iNmRiLTZiMTA4MTBmZDg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jAwL0pDTy4xOS4wMTM0OCIsIlVyaVN0cmluZyI6Imh0dHBzOi8vZG9pLm9yZy8xMC4xMjAwL0pDTy4xOS4wMTM0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ZDYzMmQzNy0xMjIwLTQ4NmUtYTgzZC0zZmYyMzc0MGQ3YjQiLCJNb2RpZmllZE9uIjoiMjAyMy0xMi0wN1QxMToyOToyN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YXNjb3B1YnMub3JnL2RvaS9wZGZkaXJlY3QvMTAuMTIwMC9KQ08uMTkuMDEzNDgiLCJVcmlTdHJpbmciOiJodHRwczovL2FzY29wdWJzLm9yZy9kb2kvcGRmZGlyZWN0LzEwLjEyMDAvSkNPLjE5LjAxMzQ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c0M2ZiZjEtOWMwMC00MWNlLTlhZmItMDI4ODUyNmQxODVmIiwiTW9kaWZpZWRPbiI6IjIwMjMtMTItMDdUMTE6Mjk6MjU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m5jYmkubmxtLm5paC5nb3YvcHVibWVkLzMxNzUxMTYzIiwiVXJpU3RyaW5nIjoiaHR0cDovL3d3dy5uY2JpLm5sbS5uaWguZ292L3B1Ym1lZC8zMTc1MTE2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5Nl0ifV19LCJUYWciOiJDaXRhdmlQbGFjZWhvbGRlciM1NDQ4OTM3ZS00ODJjLTQ0ZWMtOWNlMS02NTkxOGY3YTFlMWYiLCJUZXh0IjoiWzk2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6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0683389" w14:textId="4CCB78B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azieres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8F325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2EE5D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8B67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0E43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52F4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67EC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8E074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D4C8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1D73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EB9A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48495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D5A65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0481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F072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E6AC3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0D778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263E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72862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F982FF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F8A2F0B" w14:textId="69BCC8D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8a3682f-61e6-45ab-a4b5-01832609cada"/>
                <w:id w:val="2139915406"/>
                <w:placeholder>
                  <w:docPart w:val="DefaultPlaceholder_-1854013440"/>
                </w:placeholder>
              </w:sdtPr>
              <w:sdtContent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ZmUxMDBkLTlhZjAtNGQxZC04MzNmLTg1MjdjYjljNTZkMiIsIlJhbmdlTGVuZ3RoIjo0LCJSZWZlcmVuY2VJZCI6ImI4M2JhYTBiLTY3NWMtNDE2My1hNzNiLTk4NWRkMGM4OTk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aWN2dHMvaXZ6Mjg5IiwiVXJpU3RyaW5nIjoiaHR0cHM6Ly9kb2kub3JnLzEwLjEwOTMvaWN2dHMvaXZ6Mj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E0ZGQxMDU3LTM3MTktNGQyOC05M2VhLTU3YjZmZGRlMWJhZCIsIk1vZGlmaWVkT24iOiIyMDIzLTEyLTA3VDExOjI5OjI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hY2FkZW1pYy5vdXAuY29tL2ljdnRzL2FydGljbGUtcGRmLzMwLzMvMzY2LzMyNjUxMjc1L2l2ejI4OS5wZGYiLCJVcmlTdHJpbmciOiJodHRwczovL2FjYWRlbWljLm91cC5jb20vaWN2dHMvYXJ0aWNsZS1wZGYvMzAvMy8zNjYvMzI2NTEyNzUvaXZ6Mjg5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JmNzE1ZDNkLTkxYTEtNGM5ZS1iOWE1LTRhYjYyNGJhYzBlNSIsIk1vZGlmaWVkT24iOiIyMDIzLTEyLTA3VDExOjI5OjI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3d3dy5uY2JpLm5sbS5uaWguZ292L3B1Ym1lZC8zMTgwODUzOCIsIlVyaVN0cmluZyI6Imh0dHA6Ly93d3cubmNiaS5ubG0ubmloLmdvdi9wdWJtZWQvMzE4MDg1Mz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}</w:instrTex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7]</w:t>
                </w:r>
                <w:r w:rsidR="00A75742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33B9875" w14:textId="6F1CD93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Vit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54DDA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6CBC8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2EA62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C1A7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348A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BAEC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03F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7DDE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FD523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D171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F393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732B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45A2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8919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949F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BADA1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2344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1159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6750DA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C756EF8" w14:textId="7B27364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6e026dc-e3f9-464c-b1ce-063d61db4d14"/>
                <w:id w:val="-630476760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jNWQzM2E5LTQ4ZjMtNDQzNi05ZTZlLTA4OWYxMzBmZDJmNCIsIlJhbmdlTGVuZ3RoIjo0LCJSZWZlcmVuY2VJZCI6ImUzZDc5YzU4LThlZGYtNDI1My04Mzc4LTcwY2FlZjRlOTQ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3MxMzA2My0wMTktMzgzNy15IiwiVXJpU3RyaW5nIjoiaHR0cHM6Ly9kb2kub3JnLzEwLjExODYvczEzMDYzLTAxOS0zODM3LX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TEzNjgyYzItYTgyMS00MzA2LThlYWUtZjJkYWI3M2RjMzY3IiwiTW9kaWZpZWRPbiI6IjIwMjMtMTItMDdUMTE6Mjk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RyaWFsc2pvdXJuYWwuYmlvbWVkY2VudHJhbC5jb20vdHJhY2svcGRmLzEwLjExODYvczEzMDYzLTAxOS0zODM3LXkiLCJVcmlTdHJpbmciOiJodHRwczovL3RyaWFsc2pvdXJuYWwuYmlvbWVkY2VudHJhbC5jb20vdHJhY2svcGRmLzEwLjExODYvczEzMDYzLTAxOS0zODM3LX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MGI4MzY0Yy1hZWY3LTQwNDEtYTliOC0wNTM0MmQwZTA5NDE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E4MzEwNjIiLCJVcmlTdHJpbmciOiJodHRwOi8vd3d3Lm5jYmkubmxtLm5paC5nb3YvcHVibWVkLzMxODMxMD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8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02F288A" w14:textId="40C3B28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Treasure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CA564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091D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B51B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6F122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C10D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290F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41C6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6816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C26BC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0F99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79A4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AD4C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63EF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E6F8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DC31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76856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B976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0CA7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FD0C30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399D05B" w14:textId="4D612A1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ddffe84-49f1-4ec0-9007-e0d368372f74"/>
                <w:id w:val="691578498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NzMwMjM1LTU1MzctNGJmNi05MTI4LWZkZDY4YzZkZDIwNyIsIlJhbmdlTGVuZ3RoIjo0LCJSZWZlcmVuY2VJZCI6IjQ4MzAxNDQ2LWViZjEtNDAzZC1hZGUzLTYzMmNmNzJhNjF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aWpjLjMyODI4IiwiVXJpU3RyaW5nIjoiaHR0cHM6Ly9kb2kub3JnLzEwLjEwMDIvaWpjLjMyODI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U1NWZiNzg1LTIwNTYtNDAwNC1iYmFlLTAyNDlkODU2YTk5ZC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taW5lcnZhLWFjY2Vzcy51bmltZWxiLmVkdS5hdS9iaXRzdHJlYW1zL2JkOGNjNzJlLWNiZjAtNWVjYy1iZTcxLTRhYmExYTgyOGRmMS9kb3dubG9hZCIsIlVyaVN0cmluZyI6Imh0dHBzOi8vbWluZXJ2YS1hY2Nlc3MudW5pbWVsYi5lZHUuYXUvYml0c3RyZWFtcy9iZDhjYzcyZS1jYmYwLTVlY2MtYmU3MS00YWJhMWE4MjhkZjEvZG93bmxvYW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NTJlMzFkYy1jY2ZmLTRjZDgtYTdiNi1kYzQyMTdkZWViYzE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E4NDA4MTUiLCJVcmlTdHJpbmciOiJodHRwOi8vd3d3Lm5jYmkubmxtLm5paC5nb3YvcHVibWVkLzMxODQwODE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99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EDB033B" w14:textId="62CC13A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olstenholme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761F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2A5C1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C0DD9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6C17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BB56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FFF3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1C8F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A877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A0AE4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F66B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8C87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02CF1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2740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D140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1B227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AAA71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D5A7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A98B7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DD9B28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6D62E1F" w14:textId="2231381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5f3ae6c-66f5-44b9-a15b-53b9e0c05093"/>
                <w:id w:val="-550388401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MzlkMGYwLWQ1MTItNDVhNy04MzgwLTZhYmE4ZDk1Y2Q0NiIsIlJhbmdlTGVuZ3RoIjo1LCJSZWZlcmVuY2VJZCI6IjRlOTIxNGM2LTE4NjctNDFhYy1iZmQ0LWJiZDExZTJkM2Ni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1cnVyby4yMDE5LjExLjAwMSIsIlVyaVN0cmluZyI6Imh0dHBzOi8vZG9pLm9yZy8xMC4xMDE2L2ouZXVydXJvLjIwMTkuMTEu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NjMGJiNmFhLWVlYmEtNGNkYy1hYWMwLTExZTc4YjM0NGRjZSIsIk1vZGlmaWVkT24iOiIyMDIzLTEyLTA3VDExOjI5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ldXJvcGVwbWMub3JnL2FydGljbGVzL3BtYzY5ODM5NDE/cGRmPXJlbmRlciIsIlVyaVN0cmluZyI6Imh0dHBzOi8vZXVyb3BlcG1jLm9yZy9hcnRpY2xlcy9wbWM2OTgzOTQxP3BkZj1yZW5kZX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lYjYwOWNjYi04ZjgwLTQyZTEtOTAwNi03MmVjZTA0YmE3ZmUiLCJNb2RpZmllZE9uIjoiMjAyMy0xMi0wN1QxMToyOToyN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bmNiaS5ubG0ubmloLmdvdi9wdWJtZWQvMzE4NDMzMzgiLCJVcmlTdHJpbmciOiJodHRwOi8vd3d3Lm5jYmkubmxtLm5paC5nb3YvcHVibWVkLzMxODQzMzM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0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1B4218C" w14:textId="58D8004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ddart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A227A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7CED0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4158B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99FF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EB6F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2041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81D0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2A3A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40B01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54BD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EF3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2F1B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31B7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11671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BC619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C9A5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CE41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B12B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655685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3A1D448" w14:textId="6CC5453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c6adde6-7fca-49d0-99b2-6547a4f7194f"/>
                <w:id w:val="1004869223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TY5MGYwLWNkMDEtNDA2OC05NWM3LTA5MTdiMzhhMTMzMCIsIlJhbmdlTGVuZ3RoIjo1LCJSZWZlcmVuY2VJZCI6IjNmZGFlYmU1LTJhM2MtNGZlMC04NmIzLTU3OGE4ZWQ3MDd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2MzQvdGhlb25jb2xvZ2lzdC4yMDE5LTA0MzciLCJVcmlTdHJpbmciOiJodHRwczovL2RvaS5vcmcvMTAuMTYzNC90aGVvbmNvbG9naXN0LjIwMTktMDQz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3MmM2ZTU5Zi05NGZmLTQ5NjAtOWE3My0xN2Y4YTIzZGU1NTkiLCJNb2RpZmllZE9uIjoiMjAyMy0xMi0wN1QxMToyOToyNS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YWNhZGVtaWMub3VwLmNvbS9vbmNvbG8vYXJ0aWNsZS1wZGYvMjUvNS9lNzk4LzQxOTE4ODI1L29uY29sb18yNV81X2U3OTgucGRmIiwiVXJpU3RyaW5nIjoiaHR0cHM6Ly9hY2FkZW1pYy5vdXAuY29tL29uY29sby9hcnRpY2xlLXBkZi8yNS81L2U3OTgvNDE5MTg4MjUvb25jb2xvXzI1XzVfZTc5OC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NWM1MWIxOS0xOGE3LTQwODAtYTA0MC1iYWNjMWM1MDZmZjMiLCJNb2RpZmllZE9uIjoiMjAyMy0xMi0wN1QxMToyOToyNS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bmNiaS5ubG0ubmloLmdvdi9wdWJtZWQvMzE4NTI4MTEiLCJVcmlTdHJpbmciOiJodHRwOi8vd3d3Lm5jYmkubmxtLm5paC5nb3YvcHVibWVkLzMxODUyODEx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1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259AAB1" w14:textId="1C7E41F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hakravarthy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689B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F1502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41C58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6F28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79A5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D6F7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E3E4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C285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80C3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DE87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05FA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694B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910F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0A42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B69F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60BC8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1BFA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55704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D47291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5918FE7" w14:textId="01FD0E2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a6db41a-5f99-46cf-9d80-a41301cd6671"/>
                <w:id w:val="-567422994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DBlYmJlLWM2ZTEtNDcxYy1hZTc3LWFjYzYxOTY4ODExMCIsIlJhbmdlTGVuZ3RoIjo1LCJSZWZlcmVuY2VJZCI6IjJkMTc2YjY1LWY0YjctNDI1MC1hYjA1LWYyY2I4NmNiMDh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g2L3MxMjg3MS0wMTktMDkxMi02IiwiVXJpU3RyaW5nIjoiaHR0cHM6Ly9kb2kub3JnLzEwLjExODYvczEyODcxLTAxOS0wOTEyL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Tk4ZDEzNGYtNjJkMi00NTljLTliMjYtZDJmNWNkOTU2MjlhIiwiTW9kaWZpZWRPbiI6IjIwMjMtMTItMDdUMTE6Mjk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JtY2FuZXN0aGVzaW9sLmJpb21lZGNlbnRyYWwuY29tL3RyYWNrL3BkZi8xMC4xMTg2L3MxMjg3MS0wMTktMDkxMi02IiwiVXJpU3RyaW5nIjoiaHR0cHM6Ly9ibWNhbmVzdGhlc2lvbC5iaW9tZWRjZW50cmFsLmNvbS90cmFjay9wZGYvMTAuMTE4Ni9zMTI4NzEtMDE5LTA5MTI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NlMzlhZjkxLTU0MWItNGJlMC04ZDlmLTE1NGY1OGMwOWNlNi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Tg1Njc2MCIsIlVyaVN0cmluZyI6Imh0dHA6Ly93d3cubmNiaS5ubG0ubmloLmdvdi9wdWJtZWQvMzE4NTY3N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EwMl0ifV19LCJUYWciOiJDaXRhdmlQbGFjZWhvbGRlciM4YTZkYjQxYS01Zjk5LTQ2Y2YtOWQ4MC1hNDEzMDFjZDY2NzEiLCJUZXh0IjoiWzEwMl0iLCJXQUlWZXJzaW9uIjoiNi4xMi4wLjAifQ=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2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C4A5BC5" w14:textId="0DCF48E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in et al (2019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6CEDF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5038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5A143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9EFD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68F6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BDB4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CA10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F5E6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91B1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46FF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D565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B49A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990D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B811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88C7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D48D9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C7EC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C20B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DBF44C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E0136FE" w14:textId="2C75639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a850e1b-3d67-48f3-8584-33532fe67e29"/>
                <w:id w:val="-693071098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Y2RmYWI2LWYwNjctNGNlNC1hZDViLTlmNDQ5YzY5MTMzNCIsIlJhbmdlTGVuZ3RoIjo1LCJSZWZlcmVuY2VJZCI6ImI1YWM4ZTZjLTMxMDUtNDdlYy1iNjQ1LWU4MzFmZDg3Zjk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Ny9NRC4wMDAwMDAwMDAwMDE4NDQ4IiwiVXJpU3RyaW5nIjoiaHR0cHM6Ly9kb2kub3JnLzEwLjEwOTcvTUQuMDAwMDAwMDAwMDAxODQ0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ZGI4NzU0ZS1mMjQzLTQ4N2MtYjRmNS1mMmJhNjRlNGFhZGYiLCJNb2RpZmllZE9uIjoiMjAyMy0xMi0wN1QxMToyOToy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XVyb3BlcG1jLm9yZy9hcnRpY2xlcy9wbWM2OTQ2MjEwP3BkZj1yZW5kZXIiLCJVcmlTdHJpbmciOiJodHRwczovL2V1cm9wZXBtYy5vcmcvYXJ0aWNsZXMvcG1jNjk0NjIxMD9wZGY9cmVuZGV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DNlMGU2MzgtMTAwOS00Nzk3LWE2YzgtMWFiZDNhNTY2MTEyIiwiTW9kaWZpZWRPbiI6IjIwMjMtMTItMDdUMTE6Mjk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d3d3Lm5jYmkubmxtLm5paC5nb3YvcHVibWVkLzMxODc2NzI2IiwiVXJpU3RyaW5nIjoiaHR0cDovL3d3dy5uY2JpLm5sbS5uaWguZ292L3B1Ym1lZC8zMTg3Njcy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3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FA798F9" w14:textId="187A98F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Deng et al (2019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A61E6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8C309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5B63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0111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14C5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F646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FFACF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EAD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5C38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E7F5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B882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8487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5FA5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61E8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6122C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4B8C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5AFB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700D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1C9FFD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DBEFCCE" w14:textId="7E33F73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38303a3-de1c-4388-911a-23edb60695e2"/>
                <w:id w:val="-80837655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Dc1MTdiLWNhNzQtNDlkYi1iZTgzLWY3OTZkZGY1ZGQ0YiIsIlJhbmdlTGVuZ3RoIjo1LCJSZWZlcmVuY2VJZCI6IjM5MTE4NmQwLTFjNzgtNDRiNS1hYzExLTY4YmJjNjhhMTZ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uY2JpLm5sbS5uaWguZ292L3B1Ym1lZC8zMTg5NDAyNiIsIlVyaVN0cmluZyI6Imh0dHA6Ly93d3cubmNiaS5ubG0ubmloLmdvdi9wdWJtZWQvMzE4OTQw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4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2F55BC2" w14:textId="282EDB7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 et al (2019)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6E598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10650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A489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CEB10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0EFAA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7E85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C8A3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2B06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B822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0031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64E8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291E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78E5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E0DB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0E46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EA30F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8B48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7ABD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E82CB1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D699F78" w14:textId="27ADA3A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8339365-eabc-447d-a235-c76453b9e5cf"/>
                <w:id w:val="1074242590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TljNTlhLTRhMDMtNGY3Yi04NDdjLTQwNTA5YTA4YThmNCIsIlJhbmdlTGVuZ3RoIjo1LCJSZWZlcmVuY2VJZCI6IjVmZGE2NTNiLTk0ODEtNGNjYS1iZDIzLWEzMWNkMjQ1Nzl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Mi9ianMuMTE0MDMiLCJVcmlTdHJpbmciOiJodHRwczovL2RvaS5vcmcvMTAuMTAwMi9ianMuMTE0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DA3YTRiNDQtNjViZi00NWU3LWE1NDItYmEzZDhlODQ2NDE2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jYWRlbWljLm91cC5jb20vYmpzL2FydGljbGUtcGRmLzEwNy8yL2UxMzMvMzYxMTc2NDEvYmpzMTE0MDMucGRmIiwiVXJpU3RyaW5nIjoiaHR0cHM6Ly9hY2FkZW1pYy5vdXAuY29tL2Jqcy9hcnRpY2xlLXBkZi8xMDcvMi9lMTMzLzM2MTE3NjQxL2JqczExNDAz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U3YmQ2YmUxLThiYjgtNDIxMC1iODgzLTViNjVmZjg2YmVmNyIsIk1vZGlmaWVkT24iOiIyMDIzLTEyLTA3VDExOjI5OjI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3d3dy5uY2JpLm5sbS5uaWguZ292L3B1Ym1lZC8zMTkwMzYwMCIsIlVyaVN0cmluZyI6Imh0dHA6Ly93d3cubmNiaS5ubG0ubmloLmdvdi9wdWJtZWQvMzE5MDM2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5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817A4E0" w14:textId="01640F6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Xu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361B8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F959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6E461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87D1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80F7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A8D0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62F9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0E27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1770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4A6F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ACBB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ACF4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3EBD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30A67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13356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80C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7038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34AA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158AB3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AB5FAB6" w14:textId="7591083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f0b7613-2f88-44ec-8d5f-b5d4fcb5a68d"/>
                <w:id w:val="-1600174285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NzRiN2FjLTg2OGYtNGU5NS1hZjZjLTY4ZDQ0YmM3NGFkZSIsIlJhbmdlTGVuZ3RoIjo1LCJSZWZlcmVuY2VJZCI6ImZmYjE1MjdkLTc0N2QtNDBkYy1hMGZkLWQ5NWE0MWJkZT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XRob3JhY3N1ci4yMDE5LjExLjAyOSIsIlVyaVN0cmluZyI6Imh0dHBzOi8vZG9pLm9yZy8xMC4xMDE2L2ouYXRob3JhY3N1ci4yMDE5LjExLjA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Y2E2NWQxMS04OThjLTRiYTQtODFmNS0zZmU3NWE4MDM2OWUiLCJNb2RpZmllZE9uIjoiMjAyMy0xMi0wN1QxMToyOToy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bmNiaS5ubG0ubmloLmdvdi9wdWJtZWQvMzE5MjYxNTgiLCJVcmlTdHJpbmciOiJodHRwOi8vd3d3Lm5jYmkubmxtLm5paC5nb3YvcHVibWVkLzMxOTI2MTU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6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25FEB49" w14:textId="2C73C31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ng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11B96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A7B7B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E378A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D79E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DAEB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8683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169C3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7DDA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44725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8130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4130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F823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7A63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34B6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4307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985D3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0B60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6F7E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2D464B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1AE4670" w14:textId="4DA7465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d35ff00-1038-495b-b06b-abb249c612ca"/>
                <w:id w:val="-334223123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MTAzYWE5LTUxZDktNDE3My04NjYwLTViZDIxY2UxODAxMiIsIlJhbmdlTGVuZ3RoIjo1LCJSZWZlcmVuY2VJZCI6ImQ4YmE2NmE5LWRhZDUtNGRlZi1hYzYxLTA3NWIzYzBmNmJ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oZXN0LjIwMTkuMTEuMDQ4IiwiVXJpU3RyaW5nIjoiaHR0cHM6Ly9kb2kub3JnLzEwLjEwMTYvai5jaGVzdC4yMDE5LjExLjA0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0NTJkODQ5OC1lYWI3LTQ5ZmQtYWZhZC0yY2UyZjEwNjBhNzUiLCJNb2RpZmllZE9uIjoiMjAyMy0xMi0wN1QxMToyOToy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bmNiaS5ubG0ubmloLmdvdi9wdWJtZWQvMzE5NTg0NDYiLCJVcmlTdHJpbmciOiJodHRwOi8vd3d3Lm5jYmkubmxtLm5paC5nb3YvcHVibWVkLzMxOTU4NDQ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7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5D0F328" w14:textId="6609E88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oronha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C150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E9636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3BF55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E36F2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0818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AF67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62730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7F74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9AEC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8107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FF64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B716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D56F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2165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35EC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ACDB9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627D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72D7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597B91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927B019" w14:textId="1EB2A98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e4cbbbf-38ab-4d84-9e78-f7b7af1c98cc"/>
                <w:id w:val="1727179516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xNWI3MmViLTJkMmItNGNhNi05YzM5LWE0MWNkMDM0YTRkYSIsIlJhbmdlTGVuZ3RoIjo1LCJSZWZlcmVuY2VJZCI6ImExYzI1ZWI4LWZmOGUtNGI2NC1hNzQ1LTlhM2Y3ZTQ3OTE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YW5ub25jLjIwMTkuMTAuMDIxIiwiVXJpU3RyaW5nIjoiaHR0cHM6Ly9kb2kub3JnLzEwLjEwMTYvai5hbm5vbmMuMjAxOS4xMC4wM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GFjZmYxYzUtY2NiZC00YzdmLWI3MDItN2Q2OWNhZjIwMTBiIiwiTW9kaWZpZWRPbiI6IjIwMjMtMTItMDdUMTE6Mjk6Mj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m5jYmkubmxtLm5paC5nb3YvcHVibWVkLzMxOTU5MzQ5IiwiVXJpU3RyaW5nIjoiaHR0cDovL3d3dy5uY2JpLm5sbS5uaWguZ292L3B1Ym1lZC8zMTk1OTM0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8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29B61BC" w14:textId="2F23228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ansfield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042F5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CB6E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E4E0D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36457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7A96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ECF5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A588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7593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B9FA1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0080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C4FA2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60C3C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8883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1807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2EF1B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FB54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F3E5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CA5F4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990DCC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8A403D7" w14:textId="0DA48F7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435b3be-4ef1-4f2a-917b-a85063c45a8d"/>
                <w:id w:val="-1813163369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MWZkYjc4LTJlOTctNGI1MC1iYTQwLTQ3MzFjYjM2YjEyYiIsIlJhbmdlTGVuZ3RoIjo1LCJSZWZlcmVuY2VJZCI6IjhlYTgzOTIwLWE1NzQtNGRlOC04ODBjLTYzM2ZiNGRmZDh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k0MTkzOS4yMDE5LjE2OTA2MDEiLCJVcmlTdHJpbmciOiJodHRwczovL2RvaS5vcmcvMTAuMTA4MC8wODk0MTkzOS4yMDE5LjE2OTA2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mI1ZDZlNTctMDRhYy00YWQwLWE0YzktNTc5Njg0MWQxNzBiIiwiTW9kaWZpZWRPbiI6IjIwMjMtMTItMDdUMTE6Mjk6Mj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5jYmkubmxtLm5paC5nb3YvcHVibWVkLzMxOTYwNzE5IiwiVXJpU3RyaW5nIjoiaHR0cDovL3d3dy5uY2JpLm5sbS5uaWguZ292L3B1Ym1lZC8zMTk2MDc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09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7342532" w14:textId="733AF01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D0AE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CBD6E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A3909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93A83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DC20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CA71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61D2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DE13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8E69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7D32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05CF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E42A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43B8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0AF7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ECC59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84F4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A789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147C6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2DAFDA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571E08F" w14:textId="2C205DA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f824186-03ef-4a28-b114-6447f1b9d8c5"/>
                <w:id w:val="1556284650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Y4NmU1LTY1ZDktNGNjOS05NWU1LWMwMThmMTY5NWRmNiIsIlJhbmdlTGVuZ3RoIjo1LCJSZWZlcmVuY2VJZCI6Ijk0N2FjY2U4LTIzYWMtNDU1MC04NmFhLWFkZGEzNDM1YmV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NsaW5hbmUuMjAyMC4xMDk3MTYiLCJVcmlTdHJpbmciOiJodHRwczovL2RvaS5vcmcvMTAuMTAxNi9qLmpjbGluYW5lLjIwMjAuMTA5Nz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Y1YjVkMDk0LWU5NzctNGMyYi05ZTRkLWNhMWU0NDhkZmEzNi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uY2JpLm5sbS5uaWguZ292L3B1Ym1lZC8zMjAwMDA3MCIsIlVyaVN0cmluZyI6Imh0dHA6Ly93d3cubmNiaS5ubG0ubmloLmdvdi9wdWJtZWQvMzIwMDAw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0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CC09EE0" w14:textId="69F26C1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ang et al (2020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73F333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40B0A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69B73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B569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8AA2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8835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72BF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3868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133B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CF91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18CC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6817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6D38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15B1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407E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3BAA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088A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AD8B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FE9454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64249EF" w14:textId="621862C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1a1dba0-7930-4044-97ac-1e00f5dee131"/>
                <w:id w:val="-1207646989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TkxNTJkLTc1NjYtNDYxNy1hNmFkLWJjNTAxZjBmNjY3ZSIsIlJhbmdlTGVuZ3RoIjo1LCJSZWZlcmVuY2VJZCI6ImVjOTcyOGM3LTY4MDYtNDQyYi1hMGI3LTQ4Y2Y2NDY3MzI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Ny9EQ1IuMDAwMDAwMDAwMDAwMTU3NSIsIlVyaVN0cmluZyI6Imh0dHBzOi8vZG9pLm9yZy8xMC4xMDk3L0RDUi4wMDAwMDAwMDAwMDAxNTc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FlNzhjMjllLTM1MTgtNGZlYy1iZmY1LWFlOTQ3NmE0MTQ1MC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jAxNTI4NSIsIlVyaVN0cmluZyI6Imh0dHA6Ly93d3cubmNiaS5ubG0ubmloLmdvdi9wdWJtZWQvMzIwMTUyO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1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81B344F" w14:textId="657E490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utsh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C4120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98B66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3E7C7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DD821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8D59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AC6D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F4D5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BB10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67C3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D4E6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49F1A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6BE08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4895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8AC6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EEE2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6EE1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DD25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5FEED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0F2B2E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3137442" w14:textId="63DCFFF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b0fc562-626c-447c-a5ba-89262f6d3c0c"/>
                <w:id w:val="-1256983855"/>
                <w:placeholder>
                  <w:docPart w:val="DefaultPlaceholder_-1854013440"/>
                </w:placeholder>
              </w:sdtPr>
              <w:sdtContent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ZmY3ZTMwLTM3ZDUtNDQzYS1hODg5LTYyOWNkZmQxYTI3NiIsIlJhbmdlTGVuZ3RoIjo1LCJSZWZlcmVuY2VJZCI6Ijc5OTgzNmVlLWY0NzQtNDU2NS05YjEwLTQwNWRjZjg0NW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TMTQ3MC0yMDQ1KDE5KTMwODAxLTAiLCJVcmlTdHJpbmciOiJodHRwczovL2RvaS5vcmcvMTAuMTAxNi9TMTQ3MC0yMDQ1KDE5KTMwODAxLT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TJiODc1Y2QtNDkwMi00YjIwLTllNTUtY2ZmM2Q2ZjA2ODJlIiwiTW9kaWZpZWRPbiI6IjIwMjMtMTItMDdUMTE6Mjk6Mj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d3d3Lm5jYmkubmxtLm5paC5nb3YvcHVibWVkLzMyMDM1NTE0IiwiVXJpU3RyaW5nIjoiaHR0cDovL3d3dy5uY2JpLm5sbS5uaWguZ292L3B1Ym1lZC8zMjAzNTUx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}</w:instrTex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2]</w:t>
                </w:r>
                <w:r w:rsidR="006C3E9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C5FDC0B" w14:textId="427B2C6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arassino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B954D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C6CD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AB5F9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2415F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06D9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D303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030A2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E6BD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0976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1F04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A01D8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3E426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A78D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EEE3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790AD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4E51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A539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CAE2C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F0A449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9C5BA95" w14:textId="42942E3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7f0b8c7-a7e5-47c5-9e46-d21474884df4"/>
                <w:id w:val="743385190"/>
                <w:placeholder>
                  <w:docPart w:val="DefaultPlaceholder_-1854013440"/>
                </w:placeholder>
              </w:sdtPr>
              <w:sdtContent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ZDk3NWUzLWY1YjgtNGFjOC1iYmM1LWE1ZWEyZGNhMmVlZSIsIlJhbmdlTGVuZ3RoIjo1LCJSZWZlcmVuY2VJZCI6ImE0MjczYWE3LWY0YjktNDQ1OC1iMmMwLTE3ZTdmYTBmNGU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jbGluYW5lLjIwMjAuMTA5NzQyIiwiVXJpU3RyaW5nIjoiaHR0cHM6Ly9kb2kub3JnLzEwLjEwMTYvai5qY2xpbmFuZS4yMDIwLjEwOTc0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wNzU1NmRhNS1mYmE4LTRmM2EtYTc4MC1hNjNiODU1ZmE3MzQiLCJNb2RpZmllZE9uIjoiMjAyMy0xMi0wN1QxMToyOToy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bmNiaS5ubG0ubmloLmdvdi9wdWJtZWQvMzIwODg1MzQiLCJVcmlTdHJpbmciOiJodHRwOi8vd3d3Lm5jYmkubmxtLm5paC5nb3YvcHVibWVkLzMyMDg4N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}</w:instrText>
                </w:r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3]</w:t>
                </w:r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193B33B" w14:textId="7FBDECC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iu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D60D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C478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61CB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C65F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4AAD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E39F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7A05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36F1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E8A4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06B1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D726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E240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BF5F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B60D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21FC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5F035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3BE5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E18D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406F75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7F75C5C" w14:textId="330E7EB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ba0d2da-9008-477c-8905-65404743a2b9"/>
                <w:id w:val="133611881"/>
                <w:placeholder>
                  <w:docPart w:val="DefaultPlaceholder_-1854013440"/>
                </w:placeholder>
              </w:sdtPr>
              <w:sdtContent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MDA4MTlkLTFiNjQtNGJmMC05ZjA1LTllMDc1YzUxYTVlYSIsIlJhbmdlTGVuZ3RoIjo1LCJSZWZlcmVuY2VJZCI6IjI5NTY1NzVkLWZhNTMtNDA3ZC05NjNkLWQzZDIwMDk4M2J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ExL2JqdS4xNTAzOCIsIlVyaVN0cmluZyI6Imh0dHBzOi8vZG9pLm9yZy8xMC4xMTExL2JqdS4xNTAz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YjE1NjgwYS0zZmNjLTQxOWQtOTc2Ni05OTVkOTI5N2VjYTEiLCJNb2RpZmllZE9uIjoiMjAyMy0xMi0wN1QxMToyOToyN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ZXVyb3BlcG1jLm9yZy9hcnRpY2xlcy9wbWM3MzE4NjcyP3BkZj1yZW5kZXIiLCJVcmlTdHJpbmciOiJodHRwczovL2V1cm9wZXBtYy5vcmcvYXJ0aWNsZXMvcG1jNzMxODY3Mj9wZGY9cmVuZGV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WQ1ZmI2YmEtZjU4Yi00NWIyLWJhM2UtMDlmOWRmMDU0NmNiIiwiTW9kaWZpZWRPbiI6IjIwMjMtMTItMDdUMTE6Mjk6Mj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odHRwOi8vd3d3Lm5jYmkubmxtLm5paC5nb3YvcHVibWVkLzMyMTI0NTE0IiwiVXJpU3RyaW5nIjoiaHR0cDovL3d3dy5uY2JpLm5sbS5uaWguZ292L3B1Ym1lZC8zMjEyNDUx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}</w:instrText>
                </w:r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4]</w:t>
                </w:r>
                <w:r w:rsidR="006039EB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79EEBAB" w14:textId="4F6B32F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ostafid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55285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9D50F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DC41D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9E25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106C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1C40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E083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252A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0DF00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220F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AE11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DA09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A0B9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F0D6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5CE4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AC3B5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26B9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5A69D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321D00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A4C23BF" w14:textId="0A33077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b6fe324-70d1-4a34-a011-06f3517bb994"/>
                <w:id w:val="1889060015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YTI4ZDBjLTQ0NzYtNDFiMS04M2Y5LTY0MDIzYzZlYmZjYiIsIlJhbmdlTGVuZ3RoIjo1LCJSZWZlcmVuY2VJZCI6IjdhZTZjZDM4LWVlZGYtNDNmNC04MDQwLWMxODc2NThhMTA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EwNzMyNzQ4MjA5MDY4MTEiLCJVcmlTdHJpbmciOiJodHRwczovL2RvaS5vcmcvMTAuMTE3Ny8xMDczMjc0ODIwOTA2ODE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M3ODRjMTgyLWY3YjUtNGMwMC04MGQ5LTEyYTE5NGNkZWUyMi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dXJvcGVwbWMub3JnL2FydGljbGVzL3BtYzcwOTI2NTA/cGRmPXJlbmRlciIsIlVyaVN0cmluZyI6Imh0dHBzOi8vZXVyb3BlcG1jLm9yZy9hcnRpY2xlcy9wbWM3MDkyNjUwP3BkZj1yZW5kZX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NWU0ZjM3NS1hZmYyLTRmMDEtYjIwMS0zYWVlMDk4MTQzNGM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bmNiaS5ubG0ubmloLmdvdi9wdWJtZWQvMzIxNTc5MDUiLCJVcmlTdHJpbmciOiJodHRwOi8vd3d3Lm5jYmkubmxtLm5paC5nb3YvcHVibWVkLzMyMTU3OTA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5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6040703" w14:textId="6C16EDA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h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B7BC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BC92D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D84F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5F74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F808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7C84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1F254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96C3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D09A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D34F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9EF6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62EA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C49F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2091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46CB3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3789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93ED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01E1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5D5CAE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335C51A" w14:textId="47849F4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4bc8e91-1975-43ae-be4d-bf232ae978c3"/>
                <w:id w:val="1617174762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ODQzNGM4LTFhZjUtNGQ2Ny04NjQ2LWMwNzMxYWFkZDQ3MiIsIlJhbmdlTGVuZ3RoIjo1LCJSZWZlcmVuY2VJZCI6IjY0MGYzMTE2LWU4MjYtNGNhYS1hNzg0LTY0MzZhNTgyODZ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cvU0xBLjAwMDAwMDAwMDAwMDM4ODIiLCJVcmlTdHJpbmciOiJodHRwczovL2RvaS5vcmcvMTAuMTA5Ny9TTEEuMDAwMDAwMDAwMDAwMzg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iOWYxZGM3Mi0yY2Q0LTRhNDEtYTE5NS1hZTQ3YzcxMGI2NGM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bmNiaS5ubG0ubmloLmdvdi9wdWJtZWQvMzIyMDk4OTciLCJVcmlTdHJpbmciOiJodHRwOi8vd3d3Lm5jYmkubmxtLm5paC5nb3YvcHVibWVkLzMyMjA5ODk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6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0D75142" w14:textId="14F66F2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ee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232DB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425E7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D3529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764A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0FF1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AEF2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93CF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8AFC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0EF0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2098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773E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979C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6582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46F2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EE4BF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93B1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17C0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48E0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7A0127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5D5C095" w14:textId="3447A63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d6883ca-0307-47a0-87a4-f97c477755f1"/>
                <w:id w:val="1977941624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iYWUxOWQxLTM4MDItNDE1NC1iY2ZlLTQ5OGZlZTdjZmIxNyIsIlJhbmdlTGVuZ3RoIjo1LCJSZWZlcmVuY2VJZCI6IjZkY2FkNDk4LTliYzgtNDdhYy04YWQwLTRjZGQ3NTI1OTgy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5LzAwMDUwNjYwMSIsIlVyaVN0cmluZyI6Imh0dHBzOi8vZG9pLm9yZy8xMC4xMTU5LzAwMDUwNjYw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NWM4ZmJiYS01NTRmLTRiN2ItYTg5Yi1lMWFmYWJjZmUyNDIiLCJNb2RpZmllZE9uIjoiMjAyMy0xMi0wN1QxMToyOToyN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3d3cubmNiaS5ubG0ubmloLmdvdi9wdWJtZWQvMzIyMTM3NzciLCJVcmlTdHJpbmciOiJodHRwOi8vd3d3Lm5jYmkubmxtLm5paC5nb3YvcHVibWVkLzMyMjEzNzc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7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449E49A" w14:textId="7DC43AB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Dutau et al (2020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0436C84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4AD78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E535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30B8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1AF2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C8CB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F2E78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D7FA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BEFC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FA31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4822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5EAA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D16B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B1B6F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8AFA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CB04C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8450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04C9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5DDEF8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2F136AD" w14:textId="0A31E8B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5f3052d-f6ab-43ca-8af2-3212e07edd82"/>
                <w:id w:val="-855571558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YzI0MzMwLWUwYmEtNGE4ZS05MzhkLTg5MzRhODEyMGY2OSIsIlJhbmdlTGVuZ3RoIjo1LCJSZWZlcmVuY2VJZCI6ImU4YWFmMGMxLTJiMjAtNGE4NS1hM2EwLWQ0Zjc3MGU1YjY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bmNiaS5ubG0ubmloLmdvdi9wdWJtZWQvMzIyMTQyOTciLCJVcmlTdHJpbmciOiJodHRwOi8vd3d3Lm5jYmkubmxtLm5paC5nb3YvcHVibWVkLzMyMjE0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8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ACB3D59" w14:textId="12B5471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iao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1C579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D1B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A7BA2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0664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4312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2E5B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78C2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D108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3CB2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A1A3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FDB6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5920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37D1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661A5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B1482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E2D0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7691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3BBC7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32B82D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E3A9C21" w14:textId="33630C2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e592ef0-398b-4531-b6b0-f0f8610de4a2"/>
                <w:id w:val="-1852632353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4MjA3MmViLTZiZjMtNGMyNy05NmM0LWVlNmQzMjhiZGQ3OCIsIlJhbmdlTGVuZ3RoIjo1LCJSZWZlcmVuY2VJZCI6ImRjNDk2ZTc0LTI5YWEtNDkzZC04NjM2LWQ1OTJiOWQ3Nzh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ODAvMDk1NTMwMDIuMjAyMC4xNzQ4NzM3IiwiVXJpU3RyaW5nIjoiaHR0cHM6Ly9kb2kub3JnLzEwLjEwODAvMDk1NTMwMDIuMjAyMC4xNzQ4Nz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YxZTBjZGRhLWUxNGEtNGZlNy1hNDc1LTJiYTBlMzA2MmU3Ny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MjIzODA5MSIsIlVyaVN0cmluZyI6Imh0dHA6Ly93d3cubmNiaS5ubG0ubmloLmdvdi9wdWJtZWQvMzIyMzgwOT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xMTldIn1dfSwiVGFnIjoiQ2l0YXZpUGxhY2Vob2xkZXIjN2U1OTJlZjAtMzk4Yi00NTMxLWI2YjAtZjBmODYxMGRlNGEyIiwiVGV4dCI6IlsxMTl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19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9847D85" w14:textId="1E69D42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u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36475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00B6C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13CAF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1348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D24A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8484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ACCE6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AC51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AB0E5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6A1E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120D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9FFF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0FDF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0C02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0BC00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5E3A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FF96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3548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71778A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7471CE4" w14:textId="4284952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0b61d61-bffd-4151-a22a-3faedb6adbf1"/>
                <w:id w:val="1025140512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ZjA5MTFlLTA0NzgtNGNkMy1hYWM5LWY4MGQ4M2ZkY2RjMiIsIlJhbmdlTGVuZ3RoIjo1LCJSZWZlcmVuY2VJZCI6IjA4YTY3NDQ0LWI1YjQtNGUwMC1hZWU4LTM2NzJmYTY1Zjc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k3L0pVLjAwMDAwMDAwMDAwMDEwMjkiLCJVcmlTdHJpbmciOiJodHRwczovL2RvaS5vcmcvMTAuMTA5Ny9KVS4wMDAwMDAwMDAwMDAxMDI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M0ZjRkOWZmLTk4NjQtNGI0YS1iZDRlLTU2MTU5OWU4NTBiYS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MjI3MTY5MCIsIlVyaVN0cmluZyI6Imh0dHA6Ly93d3cubmNiaS5ubG0ubmloLmdvdi9wdWJtZWQvMzIyNzE2OT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0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E2C25CD" w14:textId="11E2230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ecerra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2808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5CA39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A0944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9D02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65BA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A001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C5C13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5A1C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306BC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7EE0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71A6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01D3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20D7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EF88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8440D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5B794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BE89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EBF2C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AF87F9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A7CADEE" w14:textId="2780557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1aa76ae-6808-4df4-bae2-2e1c9b244368"/>
                <w:id w:val="-1666399159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ZDgyYjkzLTBlNTQtNGRjMy1hOTVkLWFmMDhkNGQ5OGU2OSIsIlJhbmdlTGVuZ3RoIjo1LCJSZWZlcmVuY2VJZCI6Ijk3MzViOTNjLTg5ZmYtNDZhZS1iYWU2LTZmZTIwMjc3ODU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Ny9BTE4uMDAwMDAwMDAwMDAwMzMwOSIsIlVyaVN0cmluZyI6Imh0dHBzOi8vZG9pLm9yZy8xMC4xMDk3L0FMTi4wMDAwMDAwMDAwMDAz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NmOTBhMDJkLTc0NWYtNGY4Mi1iODdmLTMzZjZlMGY1MmU1NC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zYWhxLm9yZy9hbmVzdGhlc2lvbG9neS9hcnRpY2xlLXBkZi8xMzMvMS82NC81MTQ0MTYvMjAyMDA3MDAuMC0wMDAxOS5wZGYiLCJVcmlTdHJpbmciOiJodHRwczovL3B1YnMuYXNhaHEub3JnL2FuZXN0aGVzaW9sb2d5L2FydGljbGUtcGRmLzEzMy8xLzY0LzUxNDQxNi8yMDIwMDcwMC4wLTAwMDE5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NmN2RjZWRiLWQzYjQtNDFhZC05NDBmLTRkZDQ1NWNkYWY2YSIsIk1vZGlmaWVkT24iOiIyMDIzLTEyLTA3VDExOjI5OjI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uY2JpLm5sbS5uaWguZ292L3B1Ym1lZC8zMjMwNDQwNSIsIlVyaVN0cmluZyI6Imh0dHA6Ly93d3cubmNiaS5ubG0ubmloLmdvdi9wdWJtZWQvMzIzMDQ0M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1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C2968B0" w14:textId="5937A8C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ark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37286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A6D5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A4635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28004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4B1C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8F1B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3D1B1E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5BC3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F6F2C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70264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1D671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AE001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EB5D2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5C8B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6FD4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32DD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468B7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06197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BC29DD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A445FAF" w14:textId="0B4C236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7601304-49c7-4421-886d-ad49f908d498"/>
                <w:id w:val="1707222922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YzQwZTM5LTkwZjItNDI5Yy1hZjIxLTc3YzliZDFkM2Y5OSIsIlJhbmdlTGVuZ3RoIjo1LCJSZWZlcmVuY2VJZCI6ImRiMGRlNDk2LTVkN2MtNGEyZS05MjNhLTY5MjZiZGNkYjI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g3My9hbnRpY2FucmVzLjE0Mjc2IiwiVXJpU3RyaW5nIjoiaHR0cHM6Ly9kb2kub3JnLzEwLjIxODczL2FudGljYW5yZXMuMTQyN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DU1ZDIyYzgtMjE0MC00N2E5LWJiZWMtYzJmNTRlMGFhOWNk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yLmlpYXJqb3VybmFscy5vcmcvY29udGVudC9hbnRpY2FucmVzLzQwLzUvMjk2OS5mdWxsLnBkZiIsIlVyaVN0cmluZyI6Imh0dHBzOi8vYXIuaWlhcmpvdXJuYWxzLm9yZy9jb250ZW50L2FudGljYW5yZXMvNDAvNS8yOTY5LmZ1bGw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UyYjMwZTEtYjE2ZC00ZjYzLWExMTAtNzEwYmE4ZjRmOWY1IiwiTW9kaWZpZWRPbiI6IjIwMjMtMTItMDdUMTE6Mjk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d3d3Lm5jYmkubmxtLm5paC5nb3YvcHVibWVkLzMyMzY2NDUwIiwiVXJpU3RyaW5nIjoiaHR0cDovL3d3dy5uY2JpLm5sbS5uaWguZ292L3B1Ym1lZC8zMjM2NjQ1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2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C179884" w14:textId="1F213D3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Fior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2F7D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DCC1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8F24F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E35E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7ADDC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0123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CCEF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0A13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4A456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96B3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7326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9DB2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D0D6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B1A8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3A7F9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E2828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59987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DE3EB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68F999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42D9E7E" w14:textId="3B5E6EA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fbb6de7-9a5e-4741-b596-26015357959a"/>
                <w:id w:val="1516567627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MTY2NmJiLTM1ZWUtNDEzNC1iZmJhLWVlYjViYTU1YTI5MCIsIlJhbmdlTGVuZ3RoIjo1LCJSZWZlcmVuY2VJZCI6IjRlMGMzNzMwLWZkZjktNDRiYS05MmFlLTc4MDkxZDJjYjZ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EvamFtYW9uY29sLjIwMjAuMDkxMCIsIlVyaVN0cmluZyI6Imh0dHBzOi8vZG9pLm9yZy8xMC4xMDAxL2phbWFvbmNvbC4yMDIwLjA5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TczZGEwZGEtY2QzNy00ODQ1LTk1ZmYtOTJhMTJhOGQ4MGQ4IiwiTW9kaWZpZWRPbiI6IjIwMjMtMTItMDdUMTE6Mjk6Mj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phbWFuZXR3b3JrLmNvbS9qb3VybmFscy9qYW1hb25jb2xvZ3kvYXJ0aWNsZXBkZi8yNzY1MzMyL2phbWFvbmNvbG9neV9jaGVuXzIwMjBfb2lfMjAwMDE0LnBkZiIsIlVyaVN0cmluZyI6Imh0dHBzOi8vamFtYW5ldHdvcmsuY29tL2pvdXJuYWxzL2phbWFvbmNvbG9neS9hcnRpY2xlcGRmLzI3NjUzMzIvamFtYW9uY29sb2d5X2NoZW5fMjAyMF9vaV8yMDAwMTQ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2ZlM2UxZTMtNTcyMi00ZGQ3LWFlMWEtZGU3MjMxMzgwMzliIiwiTW9kaWZpZWRPbiI6IjIwMjMtMTItMDdUMTE6Mjk6MjU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d3d3Lm5jYmkubmxtLm5paC5nb3YvcHVibWVkLzMyMzc5MjgwIiwiVXJpU3RyaW5nIjoiaHR0cDovL3d3dy5uY2JpLm5sbS5uaWguZ292L3B1Ym1lZC8zMjM3OTI4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3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525FE66" w14:textId="0B7C5C0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hen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7271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C7A4C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AD083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4F89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5417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28E8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697B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AD4E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AE86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621B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FB574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F39BE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603C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80C8F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4EC12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F822F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057A6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DA463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6C3427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E0512BA" w14:textId="105C39F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a6ead7b-e386-4357-8216-120d3afb6643"/>
                <w:id w:val="593757285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ZmE2OGU2LTg3N2MtNDMzNC04ZjZlLWE5Yjk1NDI1Mzc0ZSIsIlJhbmdlTGVuZ3RoIjo1LCJSZWZlcmVuY2VJZCI6IjQyM2E5YTk0LTJlMzQtNGQ0MC1hYWE0LWI0ZWVkYzBjNjQ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W5ub25jLjIwMjAuMDQuNDc2IiwiVXJpU3RyaW5nIjoiaHR0cHM6Ly9kb2kub3JnLzEwLjEwMTYvai5hbm5vbmMuMjAyMC4wNC40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mVkOGIzNjQtYmI3OC00MDc5LWJlYmItNWEwZWZmZjNhYTZkIiwiTW9kaWZpZWRPbiI6IjIwMjMtMTItMDdUMTE6Mjk6Mj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4ZjdlNWE0NC03YzgyLTQzZmUtYTAxYS03NDdjNjkyYTRkMzEiLCJNb2RpZmllZE9uIjoiMjAyMy0xMi0wN1QxMToyOToyN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3d3cubmNiaS5ubG0ubmloLmdvdi9wdWJtZWQvMzIzODc0NTMiLCJVcmlTdHJpbmciOiJodHRwOi8vd3d3Lm5jYmkubmxtLm5paC5nb3YvcHVibWVkLzMyMzg3NDU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4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3AC1241" w14:textId="7F0C471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eligmann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9C1A7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37CF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91B88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042A6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0D36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E0084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E246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AE62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11A3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C0DC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CE053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4F0AC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09D6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8311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3112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C908A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01D16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6FBD9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176EE9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BD86D53" w14:textId="2755B4F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eb23293-1d39-431e-97e4-b74104d9c8b7"/>
                <w:id w:val="13815255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jM2JkODdlLTgyYmItNGZkMy1hZjJhLWNlOWUyYjZhYjYzZCIsIlJhbmdlTGVuZ3RoIjo1LCJSZWZlcmVuY2VJZCI6IjE5NGZlYTM2LWYwMWEtNDQ5NS04ZjkzLTdmZjA1N2EwMmU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NzLjIwMjAuMDMuMDY0IiwiVXJpU3RyaW5nIjoiaHR0cHM6Ly9kb2kub3JnLzEwLjEwMTYvai5qc3MuMjAyMC4wMy4w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DkyNzQwMzItYTEyNS00NzE3LTlhYTUtOTYyNjI3MWZlMTU5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5jYmkubmxtLm5paC5nb3YvcHVibWVkLzMyNDAyODMyIiwiVXJpU3RyaW5nIjoiaHR0cDovL3d3dy5uY2JpLm5sbS5uaWguZ292L3B1Ym1lZC8zMjQwMjgz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5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8E6CA32" w14:textId="28F5E99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ou et al (2020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052962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B467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6F15A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3A20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EF1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A898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F6B7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DA99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3969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A3CF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4AEB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B442B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3A31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934D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E1683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0D075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3BFA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FFE7F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63F729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AACFA63" w14:textId="140BE57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2795bf4-2ff2-42bc-b9e0-ca4061fab768"/>
                <w:id w:val="-1126310920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M2MwODg2LWVjN2QtNDc3NS1hMjQ0LTJmODFmYmNhZTViNSIsIlJhbmdlTGVuZ3RoIjo1LCJSZWZlcmVuY2VJZCI6IjUwMTczOThjLTViMTctNGJlYS1iOWQzLWY4NjUwNjBhMjN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anRjdnMuMjAyMC4wMS4xMTIiLCJVcmlTdHJpbmciOiJodHRwczovL2RvaS5vcmcvMTAuMTAxNi9qLmp0Y3ZzLjIwMjAuMDEuMT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ZiMWY0NzMwLWRiNDYtNDk4Ni05ZGM2LWRiMDczYTg2OWI3ZiIsIk1vZGlmaWVkT24iOiIyMDIzLTEyLTA3VDExOjI5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uY2JpLm5sbS5uaWguZ292L3B1Ym1lZC8zMjQ0ODY5MyIsIlVyaVN0cmluZyI6Imh0dHA6Ly93d3cubmNiaS5ubG0ubmloLmdvdi9wdWJtZWQvMzI0NDg2O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6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90EA3C0" w14:textId="0DEBB6A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eksler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58EE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B2A0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C344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15CD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731B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EC63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B0D9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90D9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F992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6725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0328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44C6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7AAA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8E0BD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0E3CF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E8E9D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0356B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3C5CFC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</w:tr>
      <w:tr w:rsidR="0012691F" w:rsidRPr="00FB247B" w14:paraId="7646A32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B1BF733" w14:textId="56CD420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ea2028e-195e-40d0-8e22-e75d0976b1d5"/>
                <w:id w:val="-538126078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YmU3YmJjLTllZWItNDQ4Zi1iYmQ0LTI0ZjYzZDFlYjRkYyIsIlJhbmdlTGVuZ3RoIjo1LCJSZWZlcmVuY2VJZCI6IjNjNWVhYTZmLTU4YzctNGUzMy05NjA0LWVlY2ZjNmEzMjB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NDMyLTAyMC0wMzI1Ny16IiwiVXJpU3RyaW5nIjoiaHR0cHM6Ly9kb2kub3JnLzEwLjEwMDcvczAwNDMyLTAyMC0wMzI1Ny16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ZkZmRhYTNhLTNjZjctNDRhNC04OTExLTgxMjBiMzhkNWFjZC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W5rLnNwcmluZ2VyLmNvbS9jb250ZW50L3BkZi8xMC4xMDA3L3MwMDQzMi0wMjAtMDMyNTctei5wZGYiLCJVcmlTdHJpbmciOiJodHRwczovL2xpbmsuc3ByaW5nZXIuY29tL2NvbnRlbnQvcGRmLzEwLjEwMDcvczAwNDMyLTAyMC0wMzI1Ny16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czYjg4NmE5LWJjY2QtNDQ0ZC1iMTdiLWQwOWMyMTM0Y2U5OCIsIk1vZGlmaWVkT24iOiIyMDIzLTEyLTA3VDExOjI5OjI1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3d3dy5uY2JpLm5sbS5uaWguZ292L3B1Ym1lZC8zMjQ0OTAwMyIsIlVyaVN0cmluZyI6Imh0dHA6Ly93d3cubmNiaS5ubG0ubmloLmdvdi9wdWJtZWQvMzI0NDk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xMjddIn1dfSwiVGFnIjoiQ2l0YXZpUGxhY2Vob2xkZXIjZWVhMjAyOGUtMTk1ZS00MGQwLThlMjItZTc1ZDA5NzZiMWQ1IiwiVGV4dCI6IlsxMjd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7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AE75264" w14:textId="0393D9D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urreck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DBB25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8D6E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CAD3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25AD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7F70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FCA8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C613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DEF1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E099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6E62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CA6F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2E6B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D72C5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CC9E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DA5A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1DC76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C378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DFFF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4D6715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EECF3B2" w14:textId="10298F3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1d7530e-9666-47e2-b1bd-1da4e5bb4171"/>
                <w:id w:val="-2124675232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ZWU4ZTNiLTBkNmUtNDc3Ny05Mzg4LTFmNGNkMjIyNDBhYSIsIlJhbmdlTGVuZ3RoIjo1LCJSZWZlcmVuY2VJZCI6ImQzODc4ZDMyLTIzZWUtNDEzNy1iYWE1LTAxY2QyODM1OWE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zEvam91cm5hbC5wb25lLjAyMzM0MTIiLCJVcmlTdHJpbmciOiJodHRwczovL2RvaS5vcmcvMTAuMTM3MS9qb3VybmFsLnBvbmUuMDIzMz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4OGZmN2Q2Mi03NjEzLTRhODYtYTQzOC1hYTk0YjEyNmJhOTEiLCJNb2RpZmllZE9uIjoiMjAyMy0xMi0wN1QxMToyO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m91cm5hbHMucGxvcy5vcmcvcGxvc29uZS9hcnRpY2xlL2ZpbGU/aWQ9MTAuMTM3MS9qb3VybmFsLnBvbmUuMDIzMzQxMiZ0eXBlPXByaW50YWJsZSIsIlVyaVN0cmluZyI6Imh0dHBzOi8vam91cm5hbHMucGxvcy5vcmcvcGxvc29uZS9hcnRpY2xlL2ZpbGU/aWQ9MTAuMTM3MS9qb3VybmFsLnBvbmUuMDIzMzQxMiZ0eXBlPXByaW50YWJsZ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E0ZjM2ZWYyLWM2N2UtNDQ2Mi04ZGQ4LTg5YmM3YWU1NDBmNyIsIk1vZGlmaWVkT24iOiIyMDIzLTEyLTA3VDExOjI5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uY2JpLm5sbS5uaWguZ292L3B1Ym1lZC8zMjQ1Mzc1OSIsIlVyaVN0cmluZyI6Imh0dHA6Ly93d3cubmNiaS5ubG0ubmloLmdvdi9wdWJtZWQvMzI0NTM3N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8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34DAAE3" w14:textId="6005483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o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CF0A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D949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E34F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6F32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F722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F2C5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09023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C041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E8B66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F7C9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F6E0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0A4F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974F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FD13E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4F42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A883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D2D9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2F890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E887BC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1C7E589" w14:textId="7B483E3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a4e41fa-8852-44b7-9b0d-4943c965ad3c"/>
                <w:id w:val="-598402728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iNGJhMGRlLTMzYWUtNGZiNy1iNjQ1LWU4N2E3NzYxYjRmMyIsIlJhbmdlTGVuZ3RoIjo1LCJSZWZlcmVuY2VJZCI6ImQwNzcwZjQ3LTJiM2ItNDg2NS04ZDJjLTg3YzUzOGFiZm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yMDAvSkNPLjE5LjAzMTU4IiwiVXJpU3RyaW5nIjoiaHR0cHM6Ly9kb2kub3JnLzEwLjEyMDAvSkNPLjE5LjAzMTU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YzMzFlY2JlLTRjZmQtNDAzZC1iNDk2LWVkOWRjZDkyZmIwZSIsIk1vZGlmaWVkT24iOiIyMDIzLTEyLTA3VDExOjI5OjI1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aHR0cHM6Ly93d3cubmNiaS5ubG0ubmloLmdvdi9wbWMvYXJ0aWNsZXMvUE1DNzM5Mjc0MS9wZGYvSkNPLjE5LjAzMTU4LnBkZiIsIlVyaVN0cmluZyI6Imh0dHBzOi8vd3d3Lm5jYmkubmxtLm5paC5nb3YvcG1jL2FydGljbGVzL1BNQzczOTI3NDEvcGRmL0pDTy4xOS4wMzE1OC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Y2Y0NzMyYS05OTlhLTRlMDUtODNhYi1lYWRiZjAxYWFkMTEiLCJNb2RpZmllZE9uIjoiMjAyMy0xMi0wN1QxMToyOToyN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3d3cubmNiaS5ubG0ubmloLmdvdi9wdWJtZWQvMzI0NTk1OTciLCJVcmlTdHJpbmciOiJodHRwOi8vd3d3Lm5jYmkubmxtLm5paC5nb3YvcHVibWVkLzMyNDU5NTk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29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CBD9010" w14:textId="0C9DDD0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eck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4F3C5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DC51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3C09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40C6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0BE4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4738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4356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5322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F6C5B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0350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3ECB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1A1B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8F66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D68A2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22C91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2CB75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5527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7E09A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67B3DA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500842A" w14:textId="5434B63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b274a82-4189-42e9-82a8-b937819a6ee3"/>
                <w:id w:val="-1374691228"/>
                <w:placeholder>
                  <w:docPart w:val="DefaultPlaceholder_-1854013440"/>
                </w:placeholder>
              </w:sdtPr>
              <w:sdtContent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OGU4YzdkLTUxNzYtNGY3NC1hZjc3LWU4ZTZjM2RiZDc0MCIsIlJhbmdlTGVuZ3RoIjo1LCJSZWZlcmVuY2VJZCI6ImZhNjU2ODBiLTY3MTQtNDI2NS1iNjhhLTQwNWQ0ZWUwMDJ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yL2NuY3IuMzI5ODciLCJVcmlTdHJpbmciOiJodHRwczovL2RvaS5vcmcvMTAuMTAwMi9jbmNyLjMyOTg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IyOTAyYzAwLTIyMDgtNDBhYS1hMGQzLWE0NTIwNmFiNTNlZC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MjQ4NDkxNCIsIlVyaVN0cmluZyI6Imh0dHA6Ly93d3cubmNiaS5ubG0ubmloLmdvdi9wdWJtZWQvMzI0ODQ5MT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}</w:instrTex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0]</w:t>
                </w:r>
                <w:r w:rsidR="00CB4D65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FDB0C10" w14:textId="253FC09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Tanaka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D2DBD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ECCBD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F9A78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1D13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7F30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806A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9254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B4DD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A9122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CDAD1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195B2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6EC19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A7C6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748A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EE507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36B48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D8B8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35BC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51C1CA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0F7D7DF" w14:textId="6F37A30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baf0d48-5486-4f09-a1af-99e2ef2304d5"/>
                <w:id w:val="741984826"/>
                <w:placeholder>
                  <w:docPart w:val="DefaultPlaceholder_-1854013440"/>
                </w:placeholder>
              </w:sdtPr>
              <w:sdtContent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ZmMyZmQ2LWVlM2MtNDcyNy05ZjVhLWRkODE2N2ExZTViNyIsIlJhbmdlTGVuZ3RoIjo1LCJSZWZlcmVuY2VJZCI6IjQxMGE3OTk4LTAxYTQtNDkyMC04M2Y1LWFhODhkOTE1ODk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NjM0L3RoZW9uY29sb2dpc3QuMjAxOS0wNjkzIiwiVXJpU3RyaW5nIjoiaHR0cHM6Ly9kb2kub3JnLzEwLjE2MzQvdGhlb25jb2xvZ2lzdC4yMDE5LTA2O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mNjNDFiNTMtYWI1ZC00ZjFiLTlhZDctOTQyYzhjZGQ5OTk2IiwiTW9kaWZpZWRPbiI6IjIwMjMtMTItMDdUMTE6Mjk6Mj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2FjYWRlbWljLm91cC5jb20vb25jb2xvL2FydGljbGUtcGRmLzI1LzgvZTExOTUvNDE5MTk0MDQvb25jb2xvXzI1XzhfZTExOTUucGRmIiwiVXJpU3RyaW5nIjoiaHR0cHM6Ly9hY2FkZW1pYy5vdXAuY29tL29uY29sby9hcnRpY2xlLXBkZi8yNS84L2UxMTk1LzQxOTE5NDA0L29uY29sb18yNV84X2UxMTk1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Q4NzJlYzM5LTUyMDktNDBlMC05YThjLWY0ZDM2NDEwZGViZS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3d3dy5uY2JpLm5sbS5uaWguZ292L3B1Ym1lZC8zMjQ5MDU3MCIsIlVyaVN0cmluZyI6Imh0dHA6Ly93d3cubmNiaS5ubG0ubmloLmdvdi9wdWJtZWQvMzI0OTA1Nz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}</w:instrTex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1]</w: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F21816C" w14:textId="62B0C76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ootjes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AC10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F0C5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9DD2A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C6DF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88E0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2266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B51E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5B95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B7D92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61C6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0037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5A71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C75B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0588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64FFB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7A68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01BF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0F04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2FB5C8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2830A28" w14:textId="5A482FC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a06b92c-b888-4275-aa67-26fbe3b2fcd4"/>
                <w:id w:val="995681719"/>
                <w:placeholder>
                  <w:docPart w:val="DefaultPlaceholder_-1854013440"/>
                </w:placeholder>
              </w:sdtPr>
              <w:sdtContent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mZmEyMGJmLWI1ZWEtNDBlNC1hZGExLTY3OGIwNTdkMjNkYSIsIlJhbmdlTGVuZ3RoIjo1LCJSZWZlcmVuY2VJZCI6IjM2ZjJlOGMzLWFkZjctNGM5ZS1hOGNmLTUyZTVmZTdhOTFj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YW5ub25jLjIwMjAuMDUuMDI0IiwiVXJpU3RyaW5nIjoiaHR0cHM6Ly9kb2kub3JnLzEwLjEwMTYvai5hbm5vbmMuMjAyMC4wNS4wMj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TRhNDA2YjktYzdlMC00NzBiLWFkYWItYjJkZTAwYjZhYzgxIiwiTW9kaWZpZWRPbiI6IjIwMjMtMTItMDdUMTE6Mjk6Mj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2ZpbmRyZXNlYXJjaGVyLnNkdS5kay93cy9maWxlcy8xNzUyOTE1MDQvUElJUzA5MjM3NTM0MjAzOTg2NjUucGRmIiwiVXJpU3RyaW5nIjoiaHR0cHM6Ly9maW5kcmVzZWFyY2hlci5zZHUuZGsvd3MvZmlsZXMvMTc1MjkxNTA0L1BJSVMwOTIzNzUzNDIwMzk4NjY1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ZlMDI1ZjlhLTY0MTMtNDE1My1hM2YyLWY5NDdkOWY4ZGIxZSIsIk1vZGlmaWVkT24iOiIyMDIzLTEyLTA3VDExOjI5OjI1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3d3dy5uY2JpLm5sbS5uaWguZ292L3B1Ym1lZC8zMjQ5NzczNiIsIlVyaVN0cmluZyI6Imh0dHA6Ly93d3cubmNiaS5ubG0ubmloLmdvdi9wdWJtZWQvMzI0OTc3Mz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xMzJdIn1dfSwiVGFnIjoiQ2l0YXZpUGxhY2Vob2xkZXIjOGEwNmI5MmMtYjg4OC00Mjc1LWFhNjctMjZmYmUzYjJmY2Q0IiwiVGV4dCI6IlsxMzJdIiwiV0FJVmVyc2lvbiI6IjYuMTIuMC4wIn0=}</w:instrTex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2]</w: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82966D0" w14:textId="40AC14C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Van Cutsem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D4CE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A1612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BD1DC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F2AC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C6AD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F14B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7DF44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43E8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73359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EDAB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3C65B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BC036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037C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BE3B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50B25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98BA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3251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A6AEC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AD16D7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01929E4" w14:textId="194F8FC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6f14a54-d001-449a-b6ed-618126ec7abf"/>
                <w:id w:val="1031070862"/>
                <w:placeholder>
                  <w:docPart w:val="DefaultPlaceholder_-1854013440"/>
                </w:placeholder>
              </w:sdtPr>
              <w:sdtContent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OTYzZmI3LTNiMzAtNGYxOS04NWZhLTg5MjM1MzVmOTVhOCIsIlJhbmdlTGVuZ3RoIjo1LCJSZWZlcmVuY2VJZCI6ImZiNjY3MWM3LWE0MGItNDYwMy1iYWU5LWNjMGI1NDdmMDQ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Mjg0MTg2WC4yMDIwLjE3NzgxNzkiLCJVcmlTdHJpbmciOiJodHRwczovL2RvaS5vcmcvMTAuMTA4MC8wMjg0MTg2WC4yMDIwLjE3NzgxNz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DMwNWYyZDYtMjdmMC00YjUzLThjOWItOGY5MTlkN2FlNzk0IiwiTW9kaWZpZWRPbiI6IjIwMjMtMTItMDdUMTE6Mjk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0YW5kZm9ubGluZS5jb20vZG9pL3BkZi8xMC4xMDgwLzAyODQxODZYLjIwMjAuMTc3ODE3OT9uZWVkQWNjZXNzPXRydWUiLCJVcmlTdHJpbmciOiJodHRwczovL3d3dy50YW5kZm9ubGluZS5jb20vZG9pL3BkZi8xMC4xMDgwLzAyODQxODZYLjIwMjAuMTc3ODE3OT9uZWVkQWNjZXNzPXRydW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OGExMjViMS03YzE5LTQzYzktOGM2Yy01NzgwOGNhYTA5ZjI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bmNiaS5ubG0ubmloLmdvdi9wdWJtZWQvMzI1NDMyNTgiLCJVcmlTdHJpbmciOiJodHRwOi8vd3d3Lm5jYmkubmxtLm5paC5nb3YvcHVibWVkLzMyNTQzMjU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}</w:instrTex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3]</w:t>
                </w:r>
                <w:r w:rsidR="00EF586E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068E5EB" w14:textId="43FB2E0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alvorsen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08B94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5D0B9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374E6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6C943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273E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9B85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5E65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6341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9DB80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CD97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3D86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654A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F4A3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4446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5466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3F1A6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9A98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DD6F7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EDB331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F606437" w14:textId="357AC2B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0677484-4ac7-47e7-b884-6a33300698c8"/>
                <w:id w:val="-1252742225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GFkN2ZmLTRhYjktNDJhOC04M2Y4LTBhMGIwZTEyNWZiZSIsIlJhbmdlTGVuZ3RoIjo1LCJSZWZlcmVuY2VJZCI6IjQwOTYxN2EwLWM5YmItNDFhYi04MmYxLTZkMzYxYmM0ZGE0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zAwMDYwNTIwOTMwMTY4IiwiVXJpU3RyaW5nIjoiaHR0cHM6Ly9kb2kub3JnLzEwLjExNzcvMDMwMDA2MDUyMDkzMDE2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4NThlNjFlNC1jMGNmLTQ3ODUtYTk3MC1jMzgxZTczYmI2OTEiLCJNb2RpZmllZE9uIjoiMjAyMy0xMi0wN1QxMToyOToy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XVyb3BlcG1jLm9yZy9hcnRpY2xlcy9wbWM3MzE1NjgwP3BkZj1yZW5kZXIiLCJVcmlTdHJpbmciOiJodHRwczovL2V1cm9wZXBtYy5vcmcvYXJ0aWNsZXMvcG1jNzMxNTY4MD9wZGY9cmVuZGV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Dg5NzEwM2EtMmI3NC00MTVkLTk2MGUtMDRiZDZkZDFjYzJl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m5jYmkubmxtLm5paC5nb3YvcHVibWVkLzMyNTc5NDgzIiwiVXJpU3RyaW5nIjoiaHR0cDovL3d3dy5uY2JpLm5sbS5uaWguZ292L3B1Ym1lZC8zMjU3OTQ4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4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FF1557D" w14:textId="3D1950D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iu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B2FB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610A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D6FF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0386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3FD1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655F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E1D86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C364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FAEB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189B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23C2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FC84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8485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04BC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ACA10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FA30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3668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6222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864662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A445E1C" w14:textId="64808BC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ef72ac6-d2e0-44e6-87f8-963bb65e9958"/>
                <w:id w:val="-1175496678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hNzhiMDE1LWRjZjItNDYyMy1iNjdjLTA0NTVkMGMyOWNmZiIsIlJhbmdlTGVuZ3RoIjo1LCJSZWZlcmVuY2VJZCI6IjUwZGUyNzgwLTFmMjItNGI2NS05OGU0LWI4MWE3NjZmZTR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bHVuZ2Nhbi4yMDIwLjA2LjAxNiIsIlVyaVN0cmluZyI6Imh0dHBzOi8vZG9pLm9yZy8xMC4xMDE2L2oubHVuZ2Nhbi4yMDIwLjA2LjAxN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1OTVjYjgzZi0wYjVkLTQyMTQtYmMyZi1kMmFjMGMxMDkyMzQiLCJNb2RpZmllZE9uIjoiMjAyMy0xMi0wN1QxMToyOToyN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mh0dHA6Ly93d3cubmNiaS5ubG0ubmloLmdvdi9wdWJtZWQvMzI1OTI5ODYiLCJVcmlTdHJpbmciOiJodHRwOi8vd3d3Lm5jYmkubmxtLm5paC5nb3YvcHVibWVkLzMyNTkyOTg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5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BDB4711" w14:textId="062F7A7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u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6243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BC496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FD3BE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4CE6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3346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11E3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6167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C84A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CC11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B645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9E11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70D15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F8B4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F3BE7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337F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ABFD4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4758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826ED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0777A7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EAFCB78" w14:textId="7B0335E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615f739-edda-419f-b525-b31f8fb9d7f1"/>
                <w:id w:val="-111058535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MjQ4MGE0LWFiNjgtNGZiNy1hOGQ1LTBjYjMyMDhmNGQzOCIsIlJhbmdlTGVuZ3RoIjo1LCJSZWZlcmVuY2VJZCI6IjJiNjVjNjY5LTY5ZTgtNDNiMS1iMWY0LTEwMDE2OTZmZjA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lamNhLjIwMjAuMDQuMDQ4IiwiVXJpU3RyaW5nIjoiaHR0cHM6Ly9kb2kub3JnLzEwLjEwMTYvai5lamNhLjIwMjAuMDQuMDQ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AzZDc0OTdjLWM5YTgtNDUyMS1hMDdhLTczMmU1YThhZGIzMiIsIk1vZGlmaWVkT24iOiIyMDIzLTEyLTA3VDExOjI5OjI1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mbG9yZS51bmlmaS5pdC9iaXRzdHJlYW0vMjE1OC8xMjg3MTQ5LzIvMS1zMi4wLVMwOTU5ODA0OTIwMzAyNTAxLW1haW4ucGRmIiwiVXJpU3RyaW5nIjoiaHR0cHM6Ly9mbG9yZS51bmlmaS5pdC9iaXRzdHJlYW0vMjE1OC8xMjg3MTQ5LzIvMS1zMi4wLVMwOTU5ODA0OTIwMzAyNTAxLW1haW4ucGRm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GU5ZWJkOGQtZjFmNS00NjhjLTliNjktOThlM2EzNDZiNzE3IiwiTW9kaWZpZWRPbiI6IjIwMjMtMTItMDdUMTE6Mjk6MjU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JodHRwOi8vd3d3Lm5jYmkubmxtLm5paC5nb3YvcHVibWVkLzMyNjIzMjg4IiwiVXJpU3RyaW5nIjoiaHR0cDovL3d3dy5uY2JpLm5sbS5uaWguZ292L3B1Ym1lZC8zMjYyMzI4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6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91DAA9C" w14:textId="19E975C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aimond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DF7A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B7195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F8C2B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F6F40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F9E4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2CB8C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5E37A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DB23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BF173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8DC9A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21880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0F615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B9BC7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24232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085C8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767CD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440AC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0315A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C9EEFC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2A2318D" w14:textId="11BDE0B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dd46425-31e7-4f1e-ae41-fa5b9525f187"/>
                <w:id w:val="-2037341878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NzM1ZGQ2LWVlZjQtNDhhMi1iZjU3LTQ1MmY1MGI2ZDYwNSIsIlJhbmdlTGVuZ3RoIjo1LCJSZWZlcmVuY2VJZCI6ImZjNGM3NmE3LWRlZTktNDJhOS1iMzM5LWQ2MzYxNDVmMT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Y2xpbnRoZXJhLjIwMjAuMDUuMDE0IiwiVXJpU3RyaW5nIjoiaHR0cHM6Ly9kb2kub3JnLzEwLjEwMTYvai5jbGludGhlcmEuMjAyMC4wNS4w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1Mzg4NmVhMi1mNGExLTQyNmItYTdmOC1lYzg4ZDdiMGM1YTEiLCJNb2RpZmllZE9uIjoiMjAyMy0xMi0wN1QxMToyOToy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bmNiaS5ubG0ubmloLmdvdi9wdWJtZWQvMzI2NTMyMjciLCJVcmlTdHJpbmciOiJodHRwOi8vd3d3Lm5jYmkubmxtLm5paC5nb3YvcHVibWVkLzMyNjUzMjI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7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353ADB1" w14:textId="0B2C220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ashiwa &amp; Matsushita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6ED7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5E5C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A10F1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71BEC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565B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FEC1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5D1D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475D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3CD27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671D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EF629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4A9EF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66FA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B01C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A407E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74BB2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0D3E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D2B99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84D10C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861FFEF" w14:textId="362B02D9" w:rsidR="00BB1176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7dca043-841d-4c34-969c-9283bfdba052"/>
                <w:id w:val="-38541391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NDVjZmQ4LWMzZWQtNDIwMy05YTk4LTlhZTM1YzJkODk2MSIsIlJhbmdlTGVuZ3RoIjo1LCJSZWZlcmVuY2VJZCI6IjZhNzUwNzY2LWJlMjktNDA1Ni1hOTk5LWQ3OWM5M2U3Mjg2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qamNvL2h5YWExMjMiLCJVcmlTdHJpbmciOiJodHRwczovL2RvaS5vcmcvMTAuMTA5My9qamNvL2h5YWEx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mMxNDUyNmUtNmVmMy00ZGJjLTlmZTgtNDhhNzlkN2UwZDQ1IiwiTW9kaWZpZWRPbiI6IjIwMjMtMTItMDdUMTE6Mjk6Mj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FjYWRlbWljLm91cC5jb20vampjby9hcnRpY2xlLXBkZi81MC8xMi8xNDY0LzM0OTI1MjM4L2h5YWExMjMucGRmIiwiVXJpU3RyaW5nIjoiaHR0cHM6Ly9hY2FkZW1pYy5vdXAuY29tL2pqY28vYXJ0aWNsZS1wZGYvNTAvMTIvMTQ2NC8zNDkyNTIzOC9oeWFhMTIz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lkMWI0OGE1LTVhMTgtNDhkMy1hY2ZjLTQxN2I1MjBlYzQyMiIsIk1vZGlmaWVkT24iOiIyMDIzLTEyLTA3VDExOjI5OjI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3d3dy5uY2JpLm5sbS5uaWguZ292L3B1Ym1lZC8zMjY5OTkwOSIsIlVyaVN0cmluZyI6Imh0dHA6Ly93d3cubmNiaS5ubG0ubmloLmdvdi9wdWJtZWQvMzI2OTk5M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8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2A44EB6" w14:textId="0787AB6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itamura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1DBD3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959F2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AC2E3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A45C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6D40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3D77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159D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485F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7E61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74FD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28AD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95FE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54CB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206A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B34E3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8CD0D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8B6F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3C45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F07F08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F8A3C79" w14:textId="30C40D9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a7c4183-653d-45ab-b317-3abfdffd20c5"/>
                <w:id w:val="355777303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MWNmZmQzLWYzY2YtNDQwYi05OTVjLWQ3ZmFkNzRmOWUyNyIsIlJhbmdlTGVuZ3RoIjo1LCJSZWZlcmVuY2VJZCI6ImE1NjE3NzI5LWUzZjYtNGFiNy04MDZhLTA3N2JlMThlODU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MTUxLTAyMC0wMjMxMS05IiwiVXJpU3RyaW5nIjoiaHR0cHM6Ly9kb2kub3JnLzEwLjEwMDcvczEwMTUxLTAyMC0wMjMxMS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M1NjA1ZjBlLTk5MTYtNDZhYi05OGY2LWFiMTQxZTdjYzRlYyIsIk1vZGlmaWVkT24iOiIyMDIzLTEyLTA3VDExOjI5OjI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uY2JpLm5sbS5uaWguZ292L3B1Ym1lZC8zMjcyNTM1MiIsIlVyaVN0cmluZyI6Imh0dHA6Ly93d3cubmNiaS5ubG0ubmloLmdvdi9wdWJtZWQvMzI3MjUzN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39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53ECA0C" w14:textId="0D53BAA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aruethaivijitchock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71570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C93E8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151BD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D894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B4CF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94C8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E979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F2B9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BB23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4CBF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6557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D71A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124C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13E6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6E82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F9818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FFA7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D6A1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1A81B6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EA36A92" w14:textId="3B112DE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07514c6-38ff-4188-9b38-6b3a00f2580b"/>
                <w:id w:val="-46034570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zc0MDgxLWNmZGItNDY4Yy04MGQ3LThlNTM1YzY1NzI2NCIsIlJhbmdlTGVuZ3RoIjo1LCJSZWZlcmVuY2VJZCI6IjE1MjgyNzMyLTBkZjItNDE3Yy04MzY0LTkzNGJkZDFlNzV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jbGNjLjIwMjAuMDQuMDA4IiwiVXJpU3RyaW5nIjoiaHR0cHM6Ly9kb2kub3JnLzEwLjEwMTYvai5jbGNjLjIwMjAuMDQuMDA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RiNzZmYzUyLWI3MjItNDYwZi04NDUyLWU1MTYzZWVkODJhNi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oYWwuc2NpZW5jZS9oYWwtMDI5MTI5MzEvZmlsZS9TMTUzMzAwMjgyMDMwMDY2OS5wZGYiLCJVcmlTdHJpbmciOiJodHRwczovL2hhbC5zY2llbmNlL2hhbC0wMjkxMjkzMS9maWxlL1MxNTMzMDAyODIwMzAwNjY5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RhNzhkZGFkLTMwYzktNDI0My04ZTI2LTZiNGUwZjkwZDZjOCIsIk1vZGlmaWVkT24iOiIyMDIzLTEyLTA3VDExOjI5OjI1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3d3dy5uY2JpLm5sbS5uaWguZ292L3B1Ym1lZC8zMjczNzAwNCIsIlVyaVN0cmluZyI6Imh0dHA6Ly93d3cubmNiaS5ubG0ubmloLmdvdi9wdWJtZWQvMzI3Mzcw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0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E3C59CE" w14:textId="76F1EE7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amalin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2000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DB48C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27196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A9546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C0C8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E217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5A610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DFDB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D01D6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A0B8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CCD0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5652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A8A3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8E1C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EEB8F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E314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A260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6D5D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FBB824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9308249" w14:textId="09612B4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e04218c-0446-4039-a4b8-a7db391ff87f"/>
                <w:id w:val="-45102641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NDczZjliLTE0NzYtNDNjMC04ZWEwLThkOTMzMDkxMTU3YyIsIlJhbmdlTGVuZ3RoIjo1LCJSZWZlcmVuY2VJZCI6IjEwZTBkM2IwLTZlYzgtNDk2MS1iODliLWRjMmE5Yzk0ZjY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yMzI1LTAyMC0wMTQ0Ni0zIiwiVXJpU3RyaW5nIjoiaHR0cHM6Ly9kb2kub3JnLzEwLjEwMDcvczEyMzI1LTAyMC0wMTQ0Ni0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k4ODEzZDExLWZiZjgtNDRjYS05ZjhiLWM4ZWRmNDVhMjY4NyIsIk1vZGlmaWVkT24iOiIyMDIzLTEyLTA3VDExOjI5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uY2JpLm5sbS5uaWguZ292L3B1Ym1lZC8zMjczNzc2MCIsIlVyaVN0cmluZyI6Imh0dHA6Ly93d3cubmNiaS5ubG0ubmloLmdvdi9wdWJtZWQvMzI3Mzc3N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1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502D6A6" w14:textId="75861F4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ang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84693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A115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CCAB2B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3721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0357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2DE1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3E91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64DB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4C32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41AF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AE399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7619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B732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0087B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7BDE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0C11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17B4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6B7D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825158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782B125" w14:textId="3786DAC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954d3d5-0e4a-43ee-928b-95d73428af08"/>
                <w:id w:val="-842388086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wNWNkMjY2LTA0N2YtNDVlYy1iNDQ5LTNkMjk5MjdiMGFiOCIsIlJhbmdlTGVuZ3RoIjo1LCJSZWZlcmVuY2VJZCI6IjE2NTUxOGNlLWJjODItNDc2Yi04MmJlLTJlYjk1MGUzZTEz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zMDA3OTk1LjIwMjAuMTgwODc4MSIsIlVyaVN0cmluZyI6Imh0dHBzOi8vZG9pLm9yZy8xMC4xMDgwLzAzMDA3OTk1LjIwMjAuMTgwODc4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hMTRlZGQzYi05NmJkLTQxZTUtYTIxYy02ZjZiZDQ2OWI3NTQiLCJNb2RpZmllZE9uIjoiMjAyMy0xMi0wN1QxMToyOToy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bmNiaS5ubG0ubmloLmdvdi9wdWJtZWQvMzI3ODA2NDMiLCJVcmlTdHJpbmciOiJodHRwOi8vd3d3Lm5jYmkubmxtLm5paC5nb3YvcHVibWVkLzMyNzgwNjQ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2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BD2A4DF" w14:textId="3283F23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Yoh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C5DA4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F8EE2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79C3C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C719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2695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471C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E12B5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CEFC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5BA26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6D62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C6B7E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2E245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9149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C6DC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0EE2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F1615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3B78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D7B24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2E658C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1B776DE" w14:textId="147E05C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8f68ef3-5c85-44dd-9f34-e2b2651930cd"/>
                <w:id w:val="108619148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OTU2YThiLWQ4ZjQtNGM4Yi05ZTQxLWJjNTQxY2RhMjg2MiIsIlJhbmdlTGVuZ3RoIjo1LCJSZWZlcmVuY2VJZCI6ImU3NTVkMTZjLTQ1Y2UtNGQzZC05YWFhLTYwOGE0OTI1MjU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IvY2FtNC4zNDE2IiwiVXJpU3RyaW5nIjoiaHR0cHM6Ly9kb2kub3JnLzEwLjEwMDIvY2FtNC4zNDE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UzMWU1MzgyLWE2YzQtNDgxOC1iMjJjLTlkYThjNmY0ZTMzOCIsIk1vZGlmaWVkT24iOiIyMDIzLTEyLTA3VDExOjI5OjI1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bmNiaS5ubG0ubmloLmdvdi9wbWMvYXJ0aWNsZXMvUE1DNzU3MTgyNC9wZGYvQ0FNNC05LTc1MTEucGRmIiwiVXJpU3RyaW5nIjoiaHR0cHM6Ly93d3cubmNiaS5ubG0ubmloLmdvdi9wbWMvYXJ0aWNsZXMvUE1DNzU3MTgyNC9wZGYvQ0FNNC05LTc1MTEucGR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TcyYWQwYWQtMmNiOC00MjVhLWI5MzUtZGVmMzk5NzZiMmQ4IiwiTW9kaWZpZWRPbiI6IjIwMjMtMTItMDdUMTE6Mjk6Mj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d3d3Lm5jYmkubmxtLm5paC5nb3YvcHVibWVkLzMyODYwMzMxIiwiVXJpU3RyaW5nIjoiaHR0cDovL3d3dy5uY2JpLm5sbS5uaWguZ292L3B1Ym1lZC8zMjg2MDMz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3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657FD89" w14:textId="1D7C8D8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teffen McLouth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06EDE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85A34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7AB83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CFE9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3096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B068B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3546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EF8A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B97BF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957E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D267A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82F3A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F2D8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D6A7B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FDB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7738C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6EF30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123BB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C48F9A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9E92562" w14:textId="713BFF5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be4bce5-9d7c-4a96-a3a3-802fc7c4e15b"/>
                <w:id w:val="22294722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ODMxMjQ3LWI1NmQtNGQyNy04OTU0LTViOTIzOTM4NDhjNSIsIlJhbmdlTGVuZ3RoIjo1LCJSZWZlcmVuY2VJZCI6IjRkMWI3ODZiLTVkY2YtNDhlYy1iY2NhLWJhOTM1NWIzNzg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bHVuZ2Nhbi4yMDIwLjA5LjAwMyIsIlVyaVN0cmluZyI6Imh0dHBzOi8vZG9pLm9yZy8xMC4xMDE2L2oubHVuZ2Nhbi4yMDIwLjA5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Y2EwNTg1Zi00MTViLTQyMTgtOTI1Mi03MDFhZWI2ZGQ4ZTYiLCJNb2RpZmllZE9uIjoiMjAyMy0xMi0wN1QxMToyOToyN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ZXByaW50cy53aGl0ZXJvc2UuYWMudWsvMTY2NDk3LzMvUElJUzAxNjk1MDAyMjAzMDYwMDAucGRmIiwiVXJpU3RyaW5nIjoiaHR0cHM6Ly9lcHJpbnRzLndoaXRlcm9zZS5hYy51ay8xNjY0OTcvMy9QSUlTMDE2OTUwMDIyMDMwNjAwMC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ZDdjZDFhOC00YWUwLTQxMmItYTg0NC1iZjZjMTM3Nzc5MzQiLCJNb2RpZmllZE9uIjoiMjAyMy0xMi0wN1QxMToyOToyN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3d3cubmNiaS5ubG0ubmloLmdvdi9wdWJtZWQvMzI5NjE0NDUiLCJVcmlTdHJpbmciOiJodHRwOi8vd3d3Lm5jYmkubmxtLm5paC5nb3YvcHVibWVkLzMyOTYxNDQ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lmYTAxYWItZjM0Yi00NDQyLTk2ZmEtZmI0NzUzNWNjZDcwIiwiTW9kaWZpZWRPbiI6IjIwMjMtMTItMDdUMTE6Mjk6MjUiLCJQcm9qZWN0Ijp7IiRyZWYiOiI1In19XSwiT3JnYW5pemF0aW9ucyI6W10sIk90aGVyc0ludm9sdmVkIjpbXSwiUGFnZVJhbmdlIjoiPHNwPlxyXG4gIDxuPjQ2PC9uPlxyXG4gIDxpbj50cnVlPC9pbj5cclxuICA8b3M+NDY8L29zPlxyXG4gIDxwcz40NjwvcHM+XHJcbjwvc3A+XHJcbjxlcD5cclxuICA8bj41Mjwvbj5cclxuICA8aW4+dHJ1ZTwvaW4+XHJcbiAgPG9zPjUyPC9vcz5cclxuICA8cHM+NTI8L3BzPlxyXG48L2VwPlxyXG48b3M+NDYtNTI8L29zPiIsIlBlcmlvZGljYWwiOnsiJGlkIjoiMzQ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4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04C0A67" w14:textId="1D282EB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oldman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46B7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F323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982D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0E4A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4BCE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4127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8356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9057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876AE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C0DEC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D425B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5C2CD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5D9A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AED71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1A7D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D5C91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518C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A8646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4D6648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69F244F" w14:textId="7303128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8ec62de-10a1-4ab5-b124-d25c4c98b5ce"/>
                <w:id w:val="-77024862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ZjAwM2QxLWI4OGQtNGM0OS1hOTdjLTlkMWYyMWM0OTljYSIsIlJhbmdlTGVuZ3RoIjo1LCJSZWZlcmVuY2VJZCI6IjgzOTM3Njg3LTEzODYtNDllNC1iZTFhLWU4ZWEzNTUxMjQ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9zMDAyODAtMDIwLTA0MTM1LTgiLCJVcmlTdHJpbmciOiJodHRwczovL2RvaS5vcmcvMTAuMTAwNy9zMDAyODAtMDIwLTA0MTM1L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2VjOWVjMzMtZWRjNS00OTNjLWFmY2UtYjAxMDI2ZTRhMGI0IiwiTW9kaWZpZWRPbiI6IjIwMjMtMTItMDdUMTE6Mjk6MjU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2xpbmsuc3ByaW5nZXIuY29tL2NvbnRlbnQvcGRmLzEwLjEwMDcvczAwMjgwLTAyMC0wNDEzNS04LnBkZiIsIlVyaVN0cmluZyI6Imh0dHBzOi8vbGluay5zcHJpbmdlci5jb20vY29udGVudC9wZGYvMTAuMTAwNy9zMDAyODAtMDIwLTA0MTM1LTg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UxMDgxYTEtNWY4NC00NjU4LThiYTAtY2NkYWNjMzQyZDA0IiwiTW9kaWZpZWRPbiI6IjIwMjMtMTItMDdUMTE6Mjk6Mj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d3d3Lm5jYmkubmxtLm5paC5nb3YvcHVibWVkLzMyOTY1NTM5IiwiVXJpU3RyaW5nIjoiaHR0cDovL3d3dy5uY2JpLm5sbS5uaWguZ292L3B1Ym1lZC8zMjk2NTUz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5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240C8F7" w14:textId="3517568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otaka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AF926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5175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70C08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AD37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3414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FCE2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8A89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B923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A5D6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1A65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ACBF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3FFF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42F2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6636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44160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B3288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AA7D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9D4E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EA9E2E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FDC0422" w14:textId="037D6E4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b9e8cf0-1e0c-4bc3-9ab6-d49b49204eaa"/>
                <w:id w:val="105227404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kYjY3M2U3LTBlODgtNGZjOC05MjcyLWI3YWVlNzNjYzdlNyIsIlJhbmdlTGVuZ3RoIjo1LCJSZWZlcmVuY2VJZCI6IjRkMGEzZjQxLWYwNWQtNGM0Ni05ZWU4LTBkNDQ5NWNlY2F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WpzdS4yMDIwLjA5LjAzOSIsIlVyaVN0cmluZyI6Imh0dHBzOi8vZG9pLm9yZy8xMC4xMDE2L2ouaWpzdS4yMDIwLjA5LjA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NzVmNTJiZC00NjY5LTQzNzItOTFlMi04ZjA3ZWI4ZmViYjEiLCJNb2RpZmllZE9uIjoiMjAyMy0xMi0wN1QxMToyOToy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mNiaS5ubG0ubmloLmdvdi9wdWJtZWQvMzMwMzg1MjEiLCJVcmlTdHJpbmciOiJodHRwOi8vd3d3Lm5jYmkubmxtLm5paC5nb3YvcHVibWVkLzMzMDM4NT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E0Nl0ifV19LCJUYWciOiJDaXRhdmlQbGFjZWhvbGRlciM5YjllOGNmMC0xZTBjLTRiYzMtOWFiNi1kNDliNDkyMDRlYWEiLCJUZXh0IjoiWzE0Nl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6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6976BE3" w14:textId="443DAD8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lanellas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9C66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0351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A6C63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3B69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41DE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70C04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1899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D406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1324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684F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C076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587CD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EB48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540B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38EF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83E67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1294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CE6D5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455F20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67290C8" w14:textId="4B239A7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a461a52-ddea-4d5a-97e6-850f9949eead"/>
                <w:id w:val="-213786899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mMWE2OGI3LTYyZTktNGU4Zi04NjhjLTkxYjE1NmFhZThlNiIsIlJhbmdlTGVuZ3RoIjo1LCJSZWZlcmVuY2VJZCI6IjU3OGUzODY4LTExZTMtNDMzNy04MjA2LTI0NDFjMWNhNjg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TcvRENSLjAwMDAwMDAwMDAwMDE3NDUiLCJVcmlTdHJpbmciOiJodHRwczovL2RvaS5vcmcvMTAuMTA5Ny9EQ1IuMDAwMDAwMDAwMDAwMTc0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hY2NmMmFkOC02MzFlLTQyMTItOWVmNC0yOTFjNTgwNjcyNjciLCJNb2RpZmllZE9uIjoiMjAyMy0xMi0wN1QxMToyOToyN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3d3cubmNiaS5ubG0ubmloLmdvdi9wdWJtZWQvMzMwNDQyOTIiLCJVcmlTdHJpbmciOiJodHRwOi8vd3d3Lm5jYmkubmxtLm5paC5nb3YvcHVibWVkLzMzMDQ0Mjk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7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42932D4" w14:textId="1651A89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avaruzz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84F91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F976C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21F7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2D22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8538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4CE74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474E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90B4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365A9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E1675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EB08F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685F2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BE0A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4A053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5A1B5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7ACEB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FCCC3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D6CDC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9FDA35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031CF9B" w14:textId="42F1C03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502636c-b77c-4f7a-ab94-316992135d1e"/>
                <w:id w:val="-116347164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NjJmOWJjLTQxMmQtNDM3NS04YzdhLTMyYjM0ZDlmZWZlZiIsIlJhbmdlTGVuZ3RoIjo1LCJSZWZlcmVuY2VJZCI6IjhjYjhjYzVhLTE0MGQtNDc1ZC04NTg2LWJjN2EwNjA0ODQ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TgvMTA3OC0wNDMyLkNDUi0yMC0yNzEwIiwiVXJpU3RyaW5nIjoiaHR0cHM6Ly9kb2kub3JnLzEwLjExNTgvMTA3OC0wNDMyLkNDUi0yMC0yNz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FjMWU4MDhkLTBlNWEtNDg4My05NGMyLTBlYmU3MzA3OTRmYiIsIk1vZGlmaWVkT24iOiIyMDIzLTEyLTA3VDExOjI5OjI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hYWNyam91cm5hbHMub3JnL2NsaW5jYW5jZXJyZXMvYXJ0aWNsZS1wZGYvMjcvMS81Mi8yMDY4NTU3LzUyLnBkZiIsIlVyaVN0cmluZyI6Imh0dHBzOi8vYWFjcmpvdXJuYWxzLm9yZy9jbGluY2FuY2VycmVzL2FydGljbGUtcGRmLzI3LzEvNTIvMjA2ODU1Ny81Mi5wZG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MWUyZGYxYy1hNDdmLTQ4MzItOGYzOS01NzU5OTdjOTdkNjgiLCJNb2RpZmllZE9uIjoiMjAyMy0xMi0wN1QxMToyOToyN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3d3cubmNiaS5ubG0ubmloLmdvdi9wdWJtZWQvMzMwODczMzAiLCJVcmlTdHJpbmciOiJodHRwOi8vd3d3Lm5jYmkubmxtLm5paC5nb3YvcHVibWVkLzMzMDg3MzM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8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1F62C79" w14:textId="5C9D8BA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oree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2836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DC4C7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192F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3AB0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91A3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4C44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FC03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1748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57C5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3678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C8CA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19CE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059A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0FDF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C0B3E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66D91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7AB1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206CD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AFF9E1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26F0656" w14:textId="2E59AC6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9d998f5-41c5-43b9-b287-6bd56335ff68"/>
                <w:id w:val="-53327071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YTUzMTc3LTdmN2MtNDAxMy05M2U5LTQyZjQyN2RiMTAzYSIsIlJhbmdlTGVuZ3RoIjo1LCJSZWZlcmVuY2VJZCI6ImM4NTczNjNiLTc4NzYtNDc1NS05ZmUxLTQ1ZjA1NGYxMWI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sbGMuMjAyMC4wOS4wMDciLCJVcmlTdHJpbmciOiJodHRwczovL2RvaS5vcmcvMTAuMTAxNi9qLmNsbGMuMjAyMC4wOS4wMD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Dk1ZTgxNzktZDY3MS00NGM5LWE2YTMtZThkYTJmZDRjMzYyIiwiTW9kaWZpZWRPbiI6IjIwMjMtMTItMDdUMTE6Mjk6Mj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3d3dy5jbGluaWNhbC1sdW5nLWNhbmNlci5jb20vYXJ0aWNsZS9TMTUyNTczMDQyMDMwMjcwOS9wZGYiLCJVcmlTdHJpbmciOiJodHRwczovL3d3dy5jbGluaWNhbC1sdW5nLWNhbmNlci5jb20vYXJ0aWNsZS9TMTUyNTczMDQyMDMwMjcwOS9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ZDY3M2U3MS04OWY3LTRhN2ItODk1MS1mYTcyODY5NjgwNzAiLCJNb2RpZmllZE9uIjoiMjAyMy0xMi0wN1QxMToyOToyN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3d3cubmNiaS5ubG0ubmloLmdvdi9wdWJtZWQvMzMwOTc0MTQiLCJVcmlTdHJpbmciOiJodHRwOi8vd3d3Lm5jYmkubmxtLm5paC5nb3YvcHVibWVkLzMzMDk3NDE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49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852D5A8" w14:textId="141FB50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pigel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17E54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681A1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0B12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1CA44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A761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45C1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0EB1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BA9E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5632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CDE1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5FFA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0A0D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B152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C284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66B5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64380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AE80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F76C8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92B4FD3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B612222" w14:textId="5B6D9C8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d929a21-6230-4db3-81fd-4433f76a1892"/>
                <w:id w:val="149444652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MDE5MjAzLWRmZTYtNDYxNi05YmExLWZhNzY0Zjk2YWZjYiIsIlJhbmdlTGVuZ3RoIjo1LCJSZWZlcmVuY2VJZCI6IjQ3YjIxMjI2LTA0M2ItNGY1YS05MWYwLTM5ZmNmZWRiMTc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IwMC9KQ08uMjAuMDE5MzIiLCJVcmlTdHJpbmciOiJodHRwczovL2RvaS5vcmcvMTAuMTIwMC9KQ08uMjAuMDE5Mz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WE5YWM0OWUtMmVhYy00NTYxLTliNGEtNDk3YjJmMzQ2OTc5IiwiTW9kaWZpZWRPbiI6IjIwMjMtMTItMDdUMTE6Mjk6MjU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m5jYmkubmxtLm5paC5nb3YvcHVibWVkLzMzMTE5NDc3IiwiVXJpU3RyaW5nIjoiaHR0cDovL3d3dy5uY2JpLm5sbS5uaWguZ292L3B1Ym1lZC8zMzExOTQ3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xNTBdIn1dfSwiVGFnIjoiQ2l0YXZpUGxhY2Vob2xkZXIjN2Q5MjlhMjEtNjIzMC00ZGIzLTgxZmQtNDQzM2Y3NmExODkyIiwiVGV4dCI6IlsxNTB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0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867789F" w14:textId="5E3CF0C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u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0D9D5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E0C8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841B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2075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5764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BEFB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CACD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3F7D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9CD7C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3F70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C848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A4A1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C317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A6401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99F7C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66C43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68A4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369B4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C21C3C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DA213BE" w14:textId="106E632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2ce4426-1f6f-495f-a5e8-50e6fe02c603"/>
                <w:id w:val="-820268202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GIxY2RlLWVlMjEtNDk3NS1hMzdmLTQ1NmMxNjY2ZDUyZCIsIlJhbmdlTGVuZ3RoIjo1LCJSZWZlcmVuY2VJZCI6IjBiODAxMmVhLTU3OWItNDY0Zi1hZTJhLWY3NjNlMGNkNzI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3L3MxMjMyNS0wMjAtMDE1MzgtMCIsIlVyaVN0cmluZyI6Imh0dHBzOi8vZG9pLm9yZy8xMC4xMDA3L3MxMjMyNS0wMjAtMDE1Mzg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mNjMyZTY1MS0wY2I1LTQ2ODYtODE3Yy0zYjkyMjI1MjdmZWQ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bGluay5zcHJpbmdlci5jb20vY29udGVudC9wZGYvMTAuMTAwNy9zMTIzMjUtMDIwLTAxNTM4LTAucGRmIiwiVXJpU3RyaW5nIjoiaHR0cHM6Ly9saW5rLnNwcmluZ2VyLmNvbS9jb250ZW50L3BkZi8xMC4xMDA3L3MxMjMyNS0wMjAtMDE1MzgtMC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NTczYjY1My04YWE4LTQyODEtYWMwNi00NjkzNTY2NWU5OTA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bmNiaS5ubG0ubmloLmdvdi9wdWJtZWQvMzMxMjM5NjgiLCJVcmlTdHJpbmciOiJodHRwOi8vd3d3Lm5jYmkubmxtLm5paC5nb3YvcHVibWVkLzMzMTIzOTY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1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DDC1B71" w14:textId="5BC86BC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art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7AD34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ACED2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71E7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C3B6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E435F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C64A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2A7E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4B5B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12E7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5710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260B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A2F9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3872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8068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F4765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110D2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D5B17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AAFFA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1735DB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6604325" w14:textId="7444619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4ecd0ad-955b-44a1-b8c1-25c345c0d636"/>
                <w:id w:val="113683112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zZmQwZDIyLTE0MjEtNDZhNS05ZGU5LTZjZmVhNmZmYjMwMyIsIlJhbmdlTGVuZ3RoIjo1LCJSZWZlcmVuY2VJZCI6IjcyNTAwMDYyLTdhOGItNGExYi1hMWU2LTZjYjMxNzJmZWR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yODk0LTAyMC0wMDc1Mi13IiwiVXJpU3RyaW5nIjoiaHR0cHM6Ly9kb2kub3JnLzEwLjExODYvczEyODk0LTAyMC0wMDc1Mi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k4ZDZhYTA2LWIwM2QtNDUyOC04NTMwLThjMzYyODJhMWQzMSIsIk1vZGlmaWVkT24iOiIyMDIzLTEyLTA3VDExOjI5OjI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ibWN1cm9sLmJpb21lZGNlbnRyYWwuY29tL3RyYWNrL3BkZi8xMC4xMTg2L3MxMjg5NC0wMjAtMDA3NTItdyIsIlVyaVN0cmluZyI6Imh0dHBzOi8vYm1jdXJvbC5iaW9tZWRjZW50cmFsLmNvbS90cmFjay9wZGYvMTAuMTE4Ni9zMTI4OTQtMDIwLTAwNzUyLX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4Mzk0OThkOS0wYjU0LTRjMDItODFmZC02ZDY2NGYxOTc1ZWUiLCJNb2RpZmllZE9uIjoiMjAyMy0xMi0wN1QxMToyOToyN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3d3cubmNiaS5ubG0ubmloLmdvdi9wdWJtZWQvMzMxNjAzNTkiLCJVcmlTdHJpbmciOiJodHRwOi8vd3d3Lm5jYmkubmxtLm5paC5nb3YvcHVibWVkLzMzMTYwMz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2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5FCAF77" w14:textId="356F46C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ecchi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F4CE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29676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1446B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CF2CE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FA78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E143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E811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FD8A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B180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A903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E83F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DD164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1437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A22A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436E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48FD52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43CE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94830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AD6AEF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1DEDC5F" w14:textId="769737C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850374d-5087-4b2d-b05f-1becd414eb10"/>
                <w:id w:val="-851023746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ODk2MTI1LTU0OTEtNGJmNC05MzFiLTU2NWNiNmI3ZGI0MiIsIlJhbmdlTGVuZ3RoIjo1LCJSZWZlcmVuY2VJZCI6IjkyY2RhMGQ5LWUxNjgtNDdmZi05MzRlLTQ4OGEyZDE0OD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yMTcvZm9uLTIwMjAtMDg4OCIsIlVyaVN0cmluZyI6Imh0dHBzOi8vZG9pLm9yZy8xMC4yMjE3L2Zvbi0yMDIwLTA4OD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DdmNGJiOTMtMTJjMC00YmMyLTlhMmYtMTY3NjY2YTc2YjM0IiwiTW9kaWZpZWRPbiI6IjIwMjMtMTItMDdUMTE6Mjk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d3d3Lm5jYmkubmxtLm5paC5nb3YvcHVibWVkLzMzMTY0NTY5IiwiVXJpU3RyaW5nIjoiaHR0cDovL3d3dy5uY2JpLm5sbS5uaWguZ292L3B1Ym1lZC8zMzE2NDU2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3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DB8E666" w14:textId="157FF02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aty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9618E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EA09B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27E0D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D60E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F440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6673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651C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06AA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0BCE6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DA49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64246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79B8E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B148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3336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CD87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7CFFA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0D7F3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7B5F7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77F2CA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903FF5E" w14:textId="269C102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44c8954-1ae2-483a-b1c0-859de00a3209"/>
                <w:id w:val="-201166935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YjUxMjhlLTVkY2ItNGI5Mi05OTdlLWQ5NDI0NjJkODljNyIsIlJhbmdlTGVuZ3RoIjo1LCJSZWZlcmVuY2VJZCI6IjQwOGIzN2UxLWVkNDAtNDEwYi1iNDU2LWM3ZmU2YzA0Nzd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g2L3MxMjk1Ny0wMjAtMDIwNzEtOCIsIlVyaVN0cmluZyI6Imh0dHBzOi8vZG9pLm9yZy8xMC4xMTg2L3MxMjk1Ny0wMjAtMDIwNzE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NDNmYTBlMy1iZTg1LTQ5YjktYTViNi1kMGVhY2M3NTI1ZGUiLCJNb2RpZmllZE9uIjoiMjAyMy0xMi0wN1QxMToyOToy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2pzby5iaW9tZWRjZW50cmFsLmNvbS90cmFjay9wZGYvMTAuMTE4Ni9zMTI5NTctMDIwLTAyMDcxLTgiLCJVcmlTdHJpbmciOiJodHRwczovL3dqc28uYmlvbWVkY2VudHJhbC5jb20vdHJhY2svcGRmLzEwLjExODYvczEyOTU3LTAyMC0wMjA3MS0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DdjZWZmNDEtNzQ4ZC00NzJhLTkzMmYtYTU1ZWQ3YzY5NDAzIiwiTW9kaWZpZWRPbiI6IjIwMjMtMTItMDdUMTE6Mjk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d3d3Lm5jYmkubmxtLm5paC5nb3YvcHVibWVkLzMzMTgzMzI1IiwiVXJpU3RyaW5nIjoiaHR0cDovL3d3dy5uY2JpLm5sbS5uaWguZ292L3B1Ym1lZC8zMzE4MzMy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xNTRdIn1dfSwiVGFnIjoiQ2l0YXZpUGxhY2Vob2xkZXIjMTQ0Yzg5NTQtMWFlMi00ODNhLWIxYzAtODU5ZGUwMGEzMjA5IiwiVGV4dCI6IlsxNTR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4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968A2B9" w14:textId="582655A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Kang et al (2020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4EFA9B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2E8D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7E8C5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F6B7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F073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8292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4A7F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01E5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D0C1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9DD1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7A29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8F9C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7114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3BE6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F9C9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C550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A6C9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97FD0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A36EA4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4E0D59D" w14:textId="5C17DD0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6b4f18b0-e2cb-46fd-9652-1a3b3054b3ff"/>
                <w:id w:val="-164773918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UzODQxLTc2NjAtNDcwZS1hZDAzLTRhOTNkMzk4ZjllNSIsIlJhbmdlTGVuZ3RoIjo1LCJSZWZlcmVuY2VJZCI6Ijg5ZmY3MjdjLThlYTYtNDkxMy1hYzNhLWRkMjg5MTQxYmY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sdW5nY2FuLjIwMjAuMDkuMDI3IiwiVXJpU3RyaW5nIjoiaHR0cHM6Ly9kb2kub3JnLzEwLjEwMTYvai5sdW5nY2FuLjIwMjAuMDkuMDI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k4ODRhOTUzLTI4NDAtNGY2ZC1iMjg1LWUyZjNmMTM0ZjJlZSIsIk1vZGlmaWVkT24iOiIyMDIzLTEyLTA3VDExOjI5OjI1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3d3dy5uY2JpLm5sbS5uaWguZ292L3B1Ym1lZC8zMzE4Njg1OCIsIlVyaVN0cmluZyI6Imh0dHA6Ly93d3cubmNiaS5ubG0ubmloLmdvdi9wdWJtZWQvMzMxODY4NT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5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06FC4CC" w14:textId="702FB4A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eng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29047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4133C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1385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50722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CC3D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528C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EFB4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E925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553FF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6B7B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07FBD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F92BA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057D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A4A6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3A39A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747F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479E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CA9D4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ABF529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7C67D63" w14:textId="23D85A1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f71a5dc-474f-4c47-9144-71d84daac760"/>
                <w:id w:val="-26130032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MDBkN2NlLTAwM2EtNDFlMS04MmVmLWE2YTUwMjRjMDMyMCIsIlJhbmdlTGVuZ3RoIjo1LCJSZWZlcmVuY2VJZCI6IjE3N2E4ZWQ5LWMxNjUtNDk3MC1hNTE5LTBiOWIzNDgwNmZl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b25jby4xMzU5MSIsIlVyaVN0cmluZyI6Imh0dHBzOi8vZG9pLm9yZy8xMC4xMDAyL29uY28uMTM1O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TVmNzVhYTktYzdkNy00ODNmLWIxOGMtYWNkZjA5OTYzMDMw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FjYWRlbWljLm91cC5jb20vb25jb2xvL2FydGljbGUtcGRmLzI2LzIvZTI2MS80MTkyMzQ3OS9vbmNvbG9fMjZfMl9lMjYxLnBkZiIsIlVyaVN0cmluZyI6Imh0dHBzOi8vYWNhZGVtaWMub3VwLmNvbS9vbmNvbG8vYXJ0aWNsZS1wZGYvMjYvMi9lMjYxLzQxOTIzNDc5L29uY29sb18yNl8yX2UyN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k2YWI2MjUtZjJkNi00ZTZjLTkyZWItOWM5NmRjZWJmMGMxIiwiTW9kaWZpZWRPbiI6IjIwMjMtMTItMDdUMTE6Mjk6Mj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d3d3Lm5jYmkubmxtLm5paC5nb3YvcHVibWVkLzMzMTkxNTg4IiwiVXJpU3RyaW5nIjoiaHR0cDovL3d3dy5uY2JpLm5sbS5uaWguZ292L3B1Ym1lZC8zMzE5MTU4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6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4C4FF67" w14:textId="51E3A5A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obrer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858E3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2372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BFB3E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A49A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C560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00CB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986E0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5FFC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B5724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1664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1D0D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8E82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2CD5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F619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36A1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AEDF4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C808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6014B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601515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8CFD19A" w14:textId="735D462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932924c-c22a-47ff-8806-93b56d46736e"/>
                <w:id w:val="-95764576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NzAwYTExLTBiNjEtNDQ5OC04MzMxLTY1YjMyNDIwN2E5OCIsIlJhbmdlTGVuZ3RoIjo1LCJSZWZlcmVuY2VJZCI6IjExZjdhZWE1LTFmYjUtNGFkYi1iZTAzLTY5MjA2OTE3M2F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1Ni9ORUpNb2EyMDI3MTg3IiwiVXJpU3RyaW5nIjoiaHR0cHM6Ly9kb2kub3JnLzEwLjEwNTYvTkVKTW9hMjAyNzE4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NTUyZDNlMy1hZTQwLTQwNjQtOGU2Ny01ZDFkYTBjMDdhOTk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d3d3Lm5lam0ub3JnL2RvaS9wZGYvMTAuMTA1Ni9ORUpNb2EyMDI3MTg3P2FydGljbGVUb29scz10cnVlIiwiVXJpU3RyaW5nIjoiaHR0cHM6Ly93d3cubmVqbS5vcmcvZG9pL3BkZi8xMC4xMDU2L05FSk1vYTIwMjcxODc/YXJ0aWNsZVRvb2xzPXRydW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MGU1MTQwYS0zZGJjLTQwOGItYjEwZi0xMjY3NTRlNzM2ZDg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bmNiaS5ubG0ubmloLmdvdi9wdWJtZWQvMzMyMDcwOTQiLCJVcmlTdHJpbmciOiJodHRwOi8vd3d3Lm5jYmkubmxtLm5paC5nb3YvcHVibWVkLzMzMjA3MDk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7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7A8F8FB" w14:textId="3AC140E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haw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BE6B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833CB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608D5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BF650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719E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C7AF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958C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44A7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FD3AFE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103D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5080F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13899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69D9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ED754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5CE46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578DD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C886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FDF56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39FCA4A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B9AD78A" w14:textId="1F4AE96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59b0495-de64-4c60-bfb3-b74853c4c9df"/>
                <w:id w:val="1344122122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ZTg5ZWQ4LThiMDAtNGUzZS04MTE5LTA2N2UyNWExZDUzMSIsIlJhbmdlTGVuZ3RoIjo1LCJSZWZlcmVuY2VJZCI6IjczOTdmNjRjLTY5YzMtNDI3MC1hNzE4LTU4NzBmMDk0YWE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3L1NMQS4wMDAwMDAwMDAwMDA0NTkxIiwiVXJpU3RyaW5nIjoiaHR0cHM6Ly9kb2kub3JnLzEwLjEwOTcvU0xBLjAwMDAwMDAwMDAwMDQ1O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Tc1ZDU0MzAtZWQ0NC00ZWM5LWE0NjAtZTAxNTBmN2I0MTNjIiwiTW9kaWZpZWRPbiI6IjIwMjMtMTItMDdUMTE6Mjk6Mj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d3d3Lm5jYmkubmxtLm5paC5nb3YvcHVibWVkLzMzMjM0Nzk4IiwiVXJpU3RyaW5nIjoiaHR0cDovL3d3dy5uY2JpLm5sbS5uaWguZ292L3B1Ym1lZC8zMzIzNDc5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8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E4BADEA" w14:textId="3F839BD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ei et al (2021)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F78BB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5BAB0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6015E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DA0D9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D2D9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9E001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1AD49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E4C7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C891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74E3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A57D5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6B505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993C9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5A0DC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7290A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C855C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346A9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8D6CD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997738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142051AD" w14:textId="6538D39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841e1ed-9eba-44c4-b791-494afbc87cd0"/>
                <w:id w:val="-2047830652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NWQ3MDQ3LTQ2MTUtNDkzOC05MGY0LTI5ZWYzNGJjNGRjZSIsIlJhbmdlTGVuZ3RoIjo1LCJSZWZlcmVuY2VJZCI6ImNkNWIyZDhlLTg4NjUtNDk0OS04ZDA5LWMxOThiN2M3MWJ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xNDcwLTIwNDUoMjApMzA1NTUtNiIsIlVyaVN0cmluZyI6Imh0dHBzOi8vZG9pLm9yZy8xMC4xMDE2L1MxNDcwLTIwNDUoMjApMzA1NTUt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0NWMzYTExYS0zMmNlLTQ0ZTAtOTY4Ni1iOWZlY2Y4MjA2YjIiLCJNb2RpZmllZE9uIjoiMjAyMy0xMi0wN1QxMToyOToy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zdmYjJmMjItN2MzNi00OWI4LTg2MWQtYTgxM2Q4OWNjMzg1IiwiTW9kaWZpZWRPbiI6IjIwMjMtMTItMDdUMTE6Mjk6MjU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d3d3Lm5jYmkubmxtLm5paC5nb3YvcHVibWVkLzMzMzAxNzQwIiwiVXJpU3RyaW5nIjoiaHR0cDovL3d3dy5uY2JpLm5sbS5uaWguZ292L3B1Ym1lZC8zMzMwMTc0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59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6EA16B1" w14:textId="034A1C3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hadoer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BDFE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ED47F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2EBD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2BEA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C298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6A31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4F8CC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C045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643D8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C2F0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A104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316F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87BF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B94D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8CC26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AE0C3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CAC9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D91B34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BDDDC8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238AA16" w14:textId="0757C7A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3316da1-812e-4c3d-964b-0df15349f041"/>
                <w:id w:val="-194052240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WQ5YTUzLWZjZGQtNDAyMC1iYzAyLWZmZjhkNDllMzk2ZiIsIlJhbmdlTGVuZ3RoIjo1LCJSZWZlcmVuY2VJZCI6IjFlYTczYmE3LTVhMjktNDg5MC1hMWEyLTAyOTZmY2IxMzA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1MyNDY4LTEyNTMoMjApMzAzMzMtMiIsIlVyaVN0cmluZyI6Imh0dHBzOi8vZG9pLm9yZy8xMC4xMDE2L1MyNDY4LTEyNTMoMjApMzAzMzMt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0MmMzMmUwOC0zZGY2LTQzYTktYTBkMS00ZjljMjI0MDY0ZWIiLCJNb2RpZmllZE9uIjoiMjAyMy0xMi0wN1QxMToyOToyN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d3d3LnRoZWxhbmNldC5jb20vYXJ0aWNsZS9TMjQ2ODEyNTMyMDMwMzMzMi9wZGYiLCJVcmlTdHJpbmciOiJodHRwczovL3d3dy50aGVsYW5jZXQuY29tL2FydGljbGUvUzI0NjgxMjUzMjAzMDMzMzIv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TFlNzE0MTMtYzI4OS00NDA5LWJjZGItNjZiMWFmZmJjNWZkIiwiTW9kaWZpZWRPbiI6IjIwMjMtMTItMDdUMTE6Mjk6MjU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d3d3Lm5jYmkubmxtLm5paC5nb3YvcHVibWVkLzMzMzA4NDUyIiwiVXJpU3RyaW5nIjoiaHR0cDovL3d3dy5uY2JpLm5sbS5uaWguZ292L3B1Ym1lZC8zMzMwODQ1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0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2E1DADE" w14:textId="30038FC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ch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CB145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7B4D7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BE25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B71A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83B8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5154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213BE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807E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7C4F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136C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3EDA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4EBD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C3D8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B5C45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E90B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06E2C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BFF7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90F3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CFD0FE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961AD1D" w14:textId="487E796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8aada92-f193-4f49-a058-6bdc62ef3327"/>
                <w:id w:val="-1397433319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ZDVjYzc2LTM0NTktNDczMS05MGI4LTE5Njk3ZDk0NmU5ZSIsIlJhbmdlTGVuZ3RoIjo1LCJSZWZlcmVuY2VJZCI6IjNjNDI1Njc2LThjNWEtNDY5Yi05ZjdjLTA0NzU4OTNjNTF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lqcm9icC4yMDIwLjExLjA2OCIsIlVyaVN0cmluZyI6Imh0dHBzOi8vZG9pLm9yZy8xMC4xMDE2L2ouaWpyb2JwLjIwMjAuMTEuMDY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RiZDkzOWJlLTBlNTAtNGQwYS05NGUxLTQ5NzQ3NDQ2NDM3MSIsIk1vZGlmaWVkT24iOiIyMDIzLTEyLTA3VDExOjI5OjI1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diOGYyYjllLWI4OGYtNGIzYi1iNTk3LWUwNmRmNzNkZDM0NyIsIk1vZGlmaWVkT24iOiIyMDIzLTEyLTA3VDExOjI5OjI1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3d3dy5uY2JpLm5sbS5uaWguZ292L3B1Ym1lZC8zMzMxNjM2MiIsIlVyaVN0cmluZyI6Imh0dHA6Ly93d3cubmNiaS5ubG0ubmloLmdvdi9wdWJtZWQvMzMzMTYzN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1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33B006F" w14:textId="3C633C5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ddart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F0DF7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D1B6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6164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84DD4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DF8E1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5A1D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2ADD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7945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5E525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88B7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06E7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F5D3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C256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7FB9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30D0E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6E09E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28B5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CE57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9533A1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357A47A" w14:textId="2830E12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a4aced0-da08-4d9e-a53a-c49bf58b8224"/>
                <w:id w:val="-54560608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NzkxZjQzLTJlOTktNDNkYS05OTk5LTVmZjRiM2Q4N2NjZCIsIlJhbmdlTGVuZ3RoIjo1LCJSZWZlcmVuY2VJZCI6Ijc2YjFmNTNiLWU3NWItNDM2Zi1hM2E1LTZhMGI4YjkyNDU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cvTUQuMDAwMDAwMDAwMDAyMzU2NCIsIlVyaVN0cmluZyI6Imh0dHBzOi8vZG9pLm9yZy8xMC4xMDk3L01ELjAwMDAwMDAwMDAwMjM1N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GQ1NDY4OWEtZTM5MS00YTNkLTkyZTMtYmMwYTI0OTVjNmQ2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d3dy5uY2JpLm5sbS5uaWguZ292L3BtYy9hcnRpY2xlcy9QTUM3NzM4MDg4L3BkZi9tZWRpLTk5LWUyMzU2NC5wZGYiLCJVcmlTdHJpbmciOiJodHRwczovL3d3dy5uY2JpLm5sbS5uaWguZ292L3BtYy9hcnRpY2xlcy9QTUM3NzM4MDg4L3BkZi9tZWRpLTk5LWUyMzU2NC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ZjEwYmVmNi01NTBmLTRhMWMtOTM4Yy03Y2FiZWM3ZWZmYWQiLCJNb2RpZmllZE9uIjoiMjAyMy0xMi0wN1QxMToyOToy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bmNiaS5ubG0ubmloLmdvdi9wdWJtZWQvMzMzMjczMTIiLCJVcmlTdHJpbmciOiJodHRwOi8vd3d3Lm5jYmkubmxtLm5paC5nb3YvcHVibWVkLzMzMzI3MzE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2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44D9F75" w14:textId="4C1A418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ng et al (2020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69483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A79E5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1575C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F7558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C153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BAD4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C6FB1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F699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5D94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291C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3DFB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DBCC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4F30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0830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82C28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118AD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BC4D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E467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161F41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8E762CF" w14:textId="0EDF0FF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e741db7-e0b8-4fd7-996a-277f1b7525bd"/>
                <w:id w:val="178445674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2MTQ1OTBkLTAwYjktNDQ4Ni1iYWUzLTc2ZDliYzg1MGQ3NCIsIlJhbmdlTGVuZ3RoIjo1LCJSZWZlcmVuY2VJZCI6IjljMzJlNTdiLWI5NDQtNDdkYy05NjEyLTYyMGUyM2RmZjd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jAwL0pDTy4yMC4wMTY2NSIsIlVyaVN0cmluZyI6Imh0dHBzOi8vZG9pLm9yZy8xMC4xMjAwL0pDTy4yMC4wMTY2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iNjMyN2U4My1hZmFjLTRjMzQtYjYyZC03YTgzODlmZDRhY2Y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XByaW50Lm5jbC5hYy51ay9mdWxsdGV4dC5hc3B4P3VybD0yNzMxNTUvMzQxNEIxRDUtMzdGOS00NDNGLTlCNzctQjk1RTE1NTE5RjI4LnBkZiZwdWJfaWQ9MjczMTU1IiwiVXJpU3RyaW5nIjoiaHR0cHM6Ly9lcHJpbnQubmNsLmFjLnVrL2Z1bGx0ZXh0LmFzcHg/dXJsPTI3MzE1NS8zNDE0QjFENS0zN0Y5LTQ0M0YtOUI3Ny1COTVFMTU1MTlGMjgucGRmJnB1Yl9pZD0yNzMxNT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NGRhMmUxNi1hYzFiLTQ5MjEtYmYwMy1hNDhmMmNmZjVjZjgiLCJNb2RpZmllZE9uIjoiMjAyMy0xMi0wN1QxMToyOToy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A6Ly93d3cubmNiaS5ubG0ubmloLmdvdi9wdWJtZWQvMzMzMzIxOTEiLCJVcmlTdHJpbmciOiJodHRwOi8vd3d3Lm5jYmkubmxtLm5paC5nb3YvcHVibWVkLzMzMzMyMTk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3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FC687B9" w14:textId="727258B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atto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E650A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54E90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01DD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CAD35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E3C7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5F1B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17C0C4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4105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7912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C355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A976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2769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C0AF6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AC4A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BC368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28BC5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33B7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0679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4F0EE0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5DD7E3A" w14:textId="6FEE715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5b058fa-e6ec-4f4a-b28d-c9c716b6ee4c"/>
                <w:id w:val="-193697628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M2FkMzYzLWYzMWQtNGU1MC1iYzZmLTgxYmQ5ZDU2MzgwNSIsIlJhbmdlTGVuZ3RoIjo1LCJSZWZlcmVuY2VJZCI6IjVhNzllZjJmLWFjOWQtNGYzZS04ZTQ5LWQ5Y2I5N2NhNTl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3L0pVLjAwMDAwMDAwMDAwMDE1MjYiLCJVcmlTdHJpbmciOiJodHRwczovL2RvaS5vcmcvMTAuMTA5Ny9KVS4wMDAwMDAwMDAwMDAxNTI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ZiNDg4Y2U4LTMzNTItNDA1YS1iMGM1LTQ4YThmYjk3YmM2Yy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MzM1MDMyNSIsIlVyaVN0cmluZyI6Imh0dHA6Ly93d3cubmNiaS5ubG0ubmloLmdvdi9wdWJtZWQvMzMzNTAzM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4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D40648A" w14:textId="64256FB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ashem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3FFA58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1057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7ECD6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3F949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8841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40E9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5717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2D46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401A3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DEC2E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8CDC7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59E2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453D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34970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7CD0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664A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E212D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9C927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128F83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9E91022" w14:textId="169E9E0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3f5da0d-034e-487a-a8df-3508e88fa13c"/>
                <w:id w:val="-375082353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Mzk0YTI2LTdiZmMtNDAzZi1hNDM3LTgxMWQ3NzRjNDc2MiIsIlJhbmdlTGVuZ3RoIjo1LCJSZWZlcmVuY2VJZCI6ImU0ZTUzMmMxLWU2NTUtNGE5Zi04ZGQwLTJiODhlNWMyZmI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hZHZtcy4yMDIwLjEyLjAwMiIsIlVyaVN0cmluZyI6Imh0dHBzOi8vZG9pLm9yZy8xMC4xMDE2L2ouYWR2bXMuMjAyMC4xMi4w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GE0ZTMwZDEtYjViOC00NDhiLTg5MGMtNTg4NDNjYWY5MmQwIiwiTW9kaWZpZWRPbiI6IjIwMjMtMTItMDdUMTE6Mjk6Mj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5jYmkubmxtLm5paC5nb3YvcHVibWVkLzMzMzU5OTA4IiwiVXJpU3RyaW5nIjoiaHR0cDovL3d3dy5uY2JpLm5sbS5uaWguZ292L3B1Ym1lZC8zMzM1OTk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5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D1CD72B" w14:textId="6FFA234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5A03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4E07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7C1F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BEE6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90FA6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E41C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2B68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5184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467C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1EEE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A068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DEA4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52EE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966E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914C9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D753E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5E6A9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05C3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34652A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BC60D40" w14:textId="4F14463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32dbdcf-0b8d-41e9-b9db-0ece4a45fcd2"/>
                <w:id w:val="-10693026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OTg2NzBhLThhZDktNDk3Yi1iYjU0LTY0YjVjNDVkZWFkMyIsIlJhbmdlTGVuZ3RoIjo1LCJSZWZlcmVuY2VJZCI6ImVlY2IxNzE2LWRmMmItNDRiNi1iZjVmLTEzMjUxY2I5Yjg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E0Ny9UQ1JNLlMyODUyNDQiLCJVcmlTdHJpbmciOiJodHRwczovL2RvaS5vcmcvMTAuMjE0Ny9UQ1JNLlMyODUy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jBjNjliNGYtZTk1MC00MDg3LWJmYjItMTFmMzc0YjRlYzY2IiwiTW9kaWZpZWRPbiI6IjIwMjMtMTItMDdUMTE6Mjk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kb3ZlcHJlc3MuY29tL2dldGZpbGUucGhwP2ZpbGVJRD02NDk3MiIsIlVyaVN0cmluZyI6Imh0dHBzOi8vd3d3LmRvdmVwcmVzcy5jb20vZ2V0ZmlsZS5waHA/ZmlsZUlEPTY0O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TE5ZTZkMWQtNzA3OS00YzUyLWEyMzYtYjJjMDFhZWI5OWEw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5jYmkubmxtLm5paC5nb3YvcHVibWVkLzMzMzc2MzM1IiwiVXJpU3RyaW5nIjoiaHR0cDovL3d3dy5uY2JpLm5sbS5uaWguZ292L3B1Ym1lZC8zMzM3NjM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6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7F7127D" w14:textId="11B6527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hang et al (2020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A7C48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CF156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183EB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CE47C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9363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69F3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CAFE2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93F0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70DE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0E5E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5535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FDDB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E267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F9FDA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8BF2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F13C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A49B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F1D35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84AAD8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BDDAF86" w14:textId="1EE495C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644dad1-207b-4d7e-8e9b-10e42dca1d02"/>
                <w:id w:val="-85988984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OTVlNWNlLTcwM2ItNDhlMC1hZTU3LTJlNWY0MTM4YTlhYiIsIlJhbmdlTGVuZ3RoIjo1LCJSZWZlcmVuY2VJZCI6ImQ5MzdhZGQ2LWVhNzYtNGQ3ZC05YWVkLWIxZDBjOTVkYz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TMvai5qdmNhLjIwMjAuMTIuMDQ3IiwiVXJpU3RyaW5nIjoiaHR0cHM6Ly9kb2kub3JnLzEwLjEwNTMvai5qdmNhLjIwMjAuMTIuMDQ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E2YjA0MmI3LTFlNGQtNGFmYy04OGE1LTFmZDAyMmM5NDMxMyIsIk1vZGlmaWVkT24iOiIyMDIzLTEyLTA3VDExOjI5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uY2JpLm5sbS5uaWguZ292L3B1Ym1lZC8zMzQ4MzI2OSIsIlVyaVN0cmluZyI6Imh0dHA6Ly93d3cubmNiaS5ubG0ubmloLmdvdi9wdWJtZWQvMzM0ODMyN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7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2A3A662" w14:textId="4B64498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Elsabeeny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965D1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21E38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C77C9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6AD6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ADB7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533E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9E9A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886C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C918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ACA20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3ABFE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E0A5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C47B1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57262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304C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7E552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A546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6821A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0CA37B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3F09891" w14:textId="490A12F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68d3e48-b646-4863-bd00-68ebd721ad18"/>
                <w:id w:val="-36005063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DM1ZTM2LTc4NzMtNDRmZi04NjkwLTg2M2Y1NjY3ZDdhZiIsIlJhbmdlTGVuZ3RoIjo1LCJSZWZlcmVuY2VJZCI6ImE2ZTlkMzQ4LTMxNWEtNDgyZC04ZWZlLWM5ZWExN2E4MjM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AwL0pDTy4yMC4wMjA4OCIsIlVyaVN0cmluZyI6Imh0dHBzOi8vZG9pLm9yZy8xMC4xMjAwL0pDTy4yMC4wMjA4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jMThiMTViZS05YzZlLTQ4YjItYTY2Yi1lNTU3MTIxNjFkYjciLCJNb2RpZmllZE9uIjoiMjAyMy0xMi0wN1QxMToyOToyN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bWluZXJ2YS1hY2Nlc3MudW5pbWVsYi5lZHUuYXUvYml0c3RyZWFtcy81ZjlhMGY4Mi0zNDIyLTQyMGQtYjAwMC03ZmZkNzhhNzUyNDEvZG93bmxvYWQiLCJVcmlTdHJpbmciOiJodHRwczovL21pbmVydmEtYWNjZXNzLnVuaW1lbGIuZWR1LmF1L2JpdHN0cmVhbXMvNWY5YTBmODItMzQyMi00MjBkLWIwMDAtN2ZmZDc4YTc1MjQxL2Rvd25sb2Fk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jc4NTVjYWItYTQ3Ni00YzhhLTgwMTAtYzE4NzJiNjRlZTY1IiwiTW9kaWZpZWRPbiI6IjIwMjMtMTItMDdUMTE6Mjk6Mj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d3d3Lm5jYmkubmxtLm5paC5nb3YvcHVibWVkLzMzNTAzMzkzIiwiVXJpU3RyaW5nIjoiaHR0cDovL3d3dy5uY2JpLm5sbS5uaWguZ292L3B1Ym1lZC8zMzUwMzM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8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019E23F" w14:textId="0329CBC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Taberner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C5388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B434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B615B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FF06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98ED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EC93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F414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CF32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E44C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618C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C5575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59C21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BF48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41DF0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41554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14648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4B84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C25CA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1FD167F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8C7CAF0" w14:textId="6C83421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77bbb96-4aee-4df8-9d18-cb8f7c1e1818"/>
                <w:id w:val="60785680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0NzFhZmY5LTBmNTItNDZiZC04NDI0LTRlNTYwYTQ2NDYzMyIsIlJhbmdlTGVuZ3RoIjo1LCJSZWZlcmVuY2VJZCI6ImEzNDZlY2M2LTJiNDQtNGFhMy1iMTA4LTdmZGEyYjVjMzg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I2MzAtMDIxLTAxOTI1LTMiLCJVcmlTdHJpbmciOiJodHRwczovL2RvaS5vcmcvMTAuMTAwNy9zMTI2MzAtMDIxLTAxOTI1L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DcwZTkwZDctNWQwNS00MjNkLWE5ZGMtZGU4NTFhZjM2YmM5IiwiTW9kaWZpZWRPbiI6IjIwMjMtMTItMDdUMTE6Mjk6Mj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xpbmsuc3ByaW5nZXIuY29tL2NvbnRlbnQvcGRmLzEwLjEwMDcvczEyNjMwLTAyMS0wMTkyNS0zLnBkZiIsIlVyaVN0cmluZyI6Imh0dHBzOi8vbGluay5zcHJpbmdlci5jb20vY29udGVudC9wZGYvMTAuMTAwNy9zMTI2MzAtMDIxLTAxOTI1LTM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zAyMTcwZmEtMzQxYS00NTIxLTk2Y2ItMTYwMDJhZWM4ZmE2IiwiTW9kaWZpZWRPbiI6IjIwMjMtMTItMDdUMTE6Mjk6Mj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m5jYmkubmxtLm5paC5nb3YvcHVibWVkLzMzNTMyOTk1IiwiVXJpU3RyaW5nIjoiaHR0cDovL3d3dy5uY2JpLm5sbS5uaWguZ292L3B1Ym1lZC8zMzUzMjk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69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3C104CB" w14:textId="587233C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h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8B591E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AB45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D961F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34865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6A4B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ED6D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A83FB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40F9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C0EB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17E8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3D07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539CC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B305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ED36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50D47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5F4D9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500E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50DA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55D6B9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F8E8111" w14:textId="44B74E3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9a1f104-6ae7-454a-9169-6d9be00d5215"/>
                <w:id w:val="111595566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2MwYjIyLTcyZmUtNGYxOC1hZWE5LTc3OTJjNzlhMGI2NCIsIlJhbmdlTGVuZ3RoIjo1LCJSZWZlcmVuY2VJZCI6ImI1YzIwOWU0LWQzYTMtNGQ2Yi1iODFkLTUyODhjYTk2MzU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UzAxNDAtNjczNigyMSkwMDIyOC0yIiwiVXJpU3RyaW5nIjoiaHR0cHM6Ly9kb2kub3JnLzEwLjEwMTYvUzAxNDAtNjczNigyMSkwMDIyOC0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RiMTA1NzlmLWE4ZmQtNDllNy1hY2I1LTU4Mjk0ZmM4OGIxYiIsIk1vZGlmaWVkT24iOiIyMDIzLTEyLTA3VDExOjI5OjI1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3d3dy5uY2JpLm5sbS5uaWguZ292L3B1Ym1lZC8zMzU4MTgyMSIsIlVyaVN0cmluZyI6Imh0dHA6Ly93d3cubmNiaS5ubG0ubmloLmdvdi9wdWJtZWQvMzM1ODE4M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0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8FA3933" w14:textId="78EED4C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ezer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BC0EF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AAA0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3CD6B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0AA6B2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2C7F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E206B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CD4B2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CDCB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FF07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D632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55714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8C399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ECA9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1DE1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56BD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7B55C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39CDA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365D9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366ECDA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BF639BB" w14:textId="7302E52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0fab4d1-37e9-4d44-8a56-c34382594a51"/>
                <w:id w:val="154371900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NmM2ZmUzLWRkOTYtNGM0YS04NmQwLTdkMmZmYjRlZTFjOSIsIlJhbmdlTGVuZ3RoIjo1LCJSZWZlcmVuY2VJZCI6IjFlYzJmZjI4LWYzZjItNDQ1Ni1iMjdlLWZhMzI1ZTUxOWQ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Tc2MS9hdGNzLm9hLjIwLTAwMjgzIiwiVXJpU3RyaW5nIjoiaHR0cHM6Ly9kb2kub3JnLzEwLjU3NjEvYXRjcy5vYS4yMC0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4ZjVhNGYxNC1iM2YwLTQzNjItYmNhNS1hNThhN2YzMjM0MTUiLCJNb2RpZmllZE9uIjoiMjAyMy0xMi0wN1QxMToyOToy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pzdGFnZS5qc3QuZ28uanAvYXJ0aWNsZS9hdGNzL2FkdnB1Yi8wL2FkdnB1Yl9vYS4yMC0wMDI4My9fcGRmIiwiVXJpU3RyaW5nIjoiaHR0cHM6Ly93d3cuanN0YWdlLmpzdC5nby5qcC9hcnRpY2xlL2F0Y3MvYWR2cHViLzAvYWR2cHViX29hLjIwLTAwMjgzL19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wYWY2MWRiOS0wMzM3LTRlNGYtYmRmZi0xYzUwMDNhOTIxZWEiLCJNb2RpZmllZE9uIjoiMjAyMy0xMi0wN1QxMToyO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mNiaS5ubG0ubmloLmdvdi9wdWJtZWQvMzM1OTczMzMiLCJVcmlTdHJpbmciOiJodHRwOi8vd3d3Lm5jYmkubmxtLm5paC5nb3YvcHVibWVkLzMzNTk3Mz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1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01190A7" w14:textId="6A6153E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Lai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B11CA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48C98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BC29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7FB8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7D427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EC60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38D2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E7E4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3511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F624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F54F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045D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715C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F0822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6219B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4D59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6455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346E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5E1907C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3D44CD8" w14:textId="3D97D1B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2362900-3556-4a38-9b7e-0ffaadf73a9d"/>
                <w:id w:val="-1714498913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k0MWEyLWJjYjEtNGZjNC1iZGIyLTM0MmEzYjJiMWQ3NCIsIlJhbmdlTGVuZ3RoIjo1LCJSZWZlcmVuY2VJZCI6ImQ5MDc4NDJhLTZjZWQtNGYyYi05ODU2LWU0NDU5ZjZiODg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lc21vb3AuMjAyMS4xMDAwNTEiLCJVcmlTdHJpbmciOiJodHRwczovL2RvaS5vcmcvMTAuMTAxNi9qLmVzbW9vcC4yMDIxLjEwMDA1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2NGIxMjE2Mi0yZDZmLTRkOGMtYTYyMi0wZjEzNzdmOWNhNGMiLCJNb2RpZmllZE9uIjoiMjAyMy0xMi0wN1QxMToyOToyN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ZXVyb3BlcG1jLm9yZy9hcnRpY2xlcy9wbWM3OTAzMDYzP3BkZj1yZW5kZXIiLCJVcmlTdHJpbmciOiJodHRwczovL2V1cm9wZXBtYy5vcmcvYXJ0aWNsZXMvcG1jNzkwMzA2Mz9wZGY9cmVuZGV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TZkNDg5MmMtY2U4NC00YTVmLWI0MjItNTdjY2Q5Y2VlYjBkIiwiTW9kaWZpZWRPbiI6IjIwMjMtMTItMDdUMTE6Mjk6Mj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d3d3Lm5jYmkubmxtLm5paC5nb3YvcHVibWVkLzMzNjExMTY0IiwiVXJpU3RyaW5nIjoiaHR0cDovL3d3dy5uY2JpLm5sbS5uaWguZ292L3B1Ym1lZC8zMzYxMTE2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2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294D7C2" w14:textId="4701765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amerini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0598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1C682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8AFF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A66F5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EDCB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9EC2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89BE9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05DB5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07DE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FBB5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5E3D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756E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28E1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6A5C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16485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85477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7046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50F5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16F224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9709228" w14:textId="27AE303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347cb3c-9c11-46ca-a4d5-6131b02ab77d"/>
                <w:id w:val="-685594330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MGYwMjA1LTY2NTctNDdlOC1hOTM4LWMyODdhMGRkZGIxMSIsIlJhbmdlTGVuZ3RoIjo1LCJSZWZlcmVuY2VJZCI6IjFiOTI2NzdkLWNjMDItNDU3ZS04MjJkLTNkZGUwN2VlMjg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lqcm9icC4yMDIxLjAyLjA0NCIsIlVyaVN0cmluZyI6Imh0dHBzOi8vZG9pLm9yZy8xMC4xMDE2L2ouaWpyb2JwLjIwMjEuMDIuMDQ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JhMzRlZjEyLWJiZWYtNDU4ZC05Zjg3LWVmMDU3OTlhYTIzZC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MzY0MDQyMiIsIlVyaVN0cmluZyI6Imh0dHA6Ly93d3cubmNiaS5ubG0ubmloLmdvdi9wdWJtZWQvMzM2NDA0M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xNzNdIn1dfSwiVGFnIjoiQ2l0YXZpUGxhY2Vob2xkZXIjMTM0N2NiM2MtOWMxMS00NmNhLWE0ZDUtNjEzMWIwMmFiNzdkIiwiVGV4dCI6IlsxNzNdIiwiV0FJVmVyc2lvbiI6IjYuMTIuMC4wIn0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3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EA3C958" w14:textId="6065346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Arrieta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2A444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F73B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BB5A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B79003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09B6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BBEC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36635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32D80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3A017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FAFFB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D41F9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71B0A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369A0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648AF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D7271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A8B75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27050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AF844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DCB3A6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F829C38" w14:textId="3580F54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d259dfa-b8cb-4da9-90b4-46c1e8f9c20a"/>
                <w:id w:val="411054095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MzlmZTQ5LWVmOGEtNGQ1Ny1hNjZiLTI1YjRiNTBlZWExOCIsIlJhbmdlTGVuZ3RoIjo1LCJSZWZlcmVuY2VJZCI6IjQxMmU3OThkLWExMjYtNDI0MC1hNTYzLTY2ODE3Yzg4OTE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Rob3JhY3N1ci4yMDIxLjAyLjAzMiIsIlVyaVN0cmluZyI6Imh0dHBzOi8vZG9pLm9yZy8xMC4xMDE2L2ouYXRob3JhY3N1ci4yMDIxLjAyLjA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zY2ExNDE3ZS1lYzE3LTQ5YjQtYWJjZS0yOWU1ODA4ZjY2ZDY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bmNiaS5ubG0ubmloLmdvdi9wdWJtZWQvMzM2Njc0NjAiLCJVcmlTdHJpbmciOiJodHRwOi8vd3d3Lm5jYmkubmxtLm5paC5nb3YvcHVibWVkLzMzNjY3NDY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4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0AFBA15" w14:textId="3C6ED65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ao et al (2022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75390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BED64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2F4D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AB63C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3507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6BDC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9E518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EA52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613F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D2E5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A9C3D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CBF2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42573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BE73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5977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41F5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64A8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893EBD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DDD8D6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88C23CF" w14:textId="46541DF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c6bb362-4893-480e-8965-9ae3793e503c"/>
                <w:id w:val="-1644877684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zBmYTM4LTYwMjItNDdiMS1hZTEwLTk4MTYzYTVhNDMwNSIsIlJhbmdlTGVuZ3RoIjo1LCJSZWZlcmVuY2VJZCI6ImFjMGIyN2M2LWRlN2ItNGMyNS05ZjQyLWUzZWEwZmM2Zjg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bHVuZ2Nhbi4yMDIxLjAzLjAwNSIsIlVyaVN0cmluZyI6Imh0dHBzOi8vZG9pLm9yZy8xMC4xMDE2L2oubHVuZ2Nhbi4yMDIxLjAzLjAw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wMWFlZmVmMy0wYWMxLTQ2ZmMtODc4NC1hNmRmNmZiN2I5ZjAiLCJNb2RpZmllZE9uIjoiMjAyMy0xMi0wN1QxMToyOToy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bmNiaS5ubG0ubmloLmdvdi9wdWJtZWQvMzM3NDQ3ODEiLCJVcmlTdHJpbmciOiJodHRwOi8vd3d3Lm5jYmkubmxtLm5paC5nb3YvcHVibWVkLzMzNzQ0Nzg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E3NV0ifV19LCJUYWciOiJDaXRhdmlQbGFjZWhvbGRlciMxYzZiYjM2Mi00ODkzLTQ4MGUtODk2NS05YWUzNzkzZTUwM2MiLCJUZXh0IjoiWzE3NV0iLCJXQUlWZXJzaW9uIjoiNi4xMi4wLjAifQ==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5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346A45A" w14:textId="5FFA0B5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arcia Campel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F04BD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F3D08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B9382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FEFF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9676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84F30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04959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EA80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A5D95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3EBC6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8CDA8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4CB2F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D934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D255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428F0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19740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94D3E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2929E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44385C8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786178F" w14:textId="5BD1FE7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e503137-8890-4105-9e09-98c1bca806e6"/>
                <w:id w:val="-46615561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4NGZlNzdjLTFhNTQtNDFhMS04MzhiLWRhYmI1NTQ5OGI0YSIsIlJhbmdlTGVuZ3RoIjo1LCJSZWZlcmVuY2VJZCI6ImU2ZjkyM2Y2LWQ3ZmEtNDZkOC04MzVlLWUxOWYzMTcxMmI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lqY3AuMTQxNjQiLCJVcmlTdHJpbmciOiJodHRwczovL2RvaS5vcmcvMTAuMTExMS9pamNwLjE0MT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YzMmZmMDE0LTc4MzEtNDZlMy1iN2FmLWQyZmU2NDQ2OTk0YyIsIk1vZGlmaWVkT24iOiIyMDIzLTEyLTA3VDExOjI5OjI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uY2JpLm5sbS5uaWguZ292L3B1Ym1lZC8zMzc1NDQyNCIsIlVyaVN0cmluZyI6Imh0dHA6Ly93d3cubmNiaS5ubG0ubmloLmdvdi9wdWJtZWQvMzM3NTQ0M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6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E42A7E3" w14:textId="63C99AC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ehlivanoğlu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7BBFA0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6B87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3690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95811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2A0DE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07430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475A8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0C620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BD9FE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4FA0F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820FA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44585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A25DB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96634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F259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C69EF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712BF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54787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B303661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143B284" w14:textId="237AAB2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24c6e1c-0f27-4107-b831-4f95ece92aeb"/>
                <w:id w:val="-393890605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MGMxOTY4LTdkZmEtNGY1ZS1iN2JjLWZjNzExNmNlYzUzYyIsIlJhbmdlTGVuZ3RoIjo1LCJSZWZlcmVuY2VJZCI6ImQ2MmZjMTY1LTkwOGUtNDkyZi05NTZiLWEyOWUxOWNiMTI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wODEvYWl1YS4yMDIxLjEuNTgiLCJVcmlTdHJpbmciOiJodHRwczovL2RvaS5vcmcvMTAuNDA4MS9haXVhLjIwMjEuMS4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MTU0MTNmNy1jZGZjLTQ2NTItOGRjMy03YWY4ZjYwMzkxMDYiLCJNb2RpZmllZE9uIjoiMjAyMy0xMi0wN1QxMToyOToy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BhZ2VwcmVzc2pvdXJuYWxzLm9yZy9pbmRleC5waHAvYWl1YS9hcnRpY2xlL2Rvd25sb2FkL2FpdWEuMjAyMS4xLjU4LzkzMTEiLCJVcmlTdHJpbmciOiJodHRwczovL3d3dy5wYWdlcHJlc3Nqb3VybmFscy5vcmcvaW5kZXgucGhwL2FpdWEvYXJ0aWNsZS9kb3dubG9hZC9haXVhLjIwMjEuMS41OC85Mz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WYwN2Q5NmEtN2IwMC00NTRkLTk2ODAtYTc4YWZiZWFhZDg3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5jYmkubmxtLm5paC5nb3YvcHVibWVkLzMzNzU0NjA0IiwiVXJpU3RyaW5nIjoiaHR0cDovL3d3dy5uY2JpLm5sbS5uaWguZ292L3B1Ym1lZC8zMzc1NDY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7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D244040" w14:textId="3F717FA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oussa et al (2021)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0623B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820F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F934D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11AB4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7B9B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F8A4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5C428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16463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348E7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EE261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C0F7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ED6DFE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58C1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4BF83C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D38FA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DEBAF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CB63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56C5BE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A30CAC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3A3110B" w14:textId="0E990B3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1dfc113-1ad3-4fc8-8030-deb9daef1242"/>
                <w:id w:val="-552930407"/>
                <w:placeholder>
                  <w:docPart w:val="DefaultPlaceholder_-1854013440"/>
                </w:placeholder>
              </w:sdtPr>
              <w:sdtContent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OWE5ZjkyLTAxMzQtNDFmOC1hMTdkLTk4NmNlMzQ2Mjc0YyIsIlJhbmdlTGVuZ3RoIjo1LCJSZWZlcmVuY2VJZCI6ImEyOTNjYjdjLWY2OTEtNDgwZC05ZmYxLWI0NDg5ODk5YzI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g2L3MxMjg3MS0wMjEtMDEyOTUtOSIsIlVyaVN0cmluZyI6Imh0dHBzOi8vZG9pLm9yZy8xMC4xMTg2L3MxMjg3MS0wMjEtMDEyOTUt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OWMyMWFiNi0wODU1LTRkOWItOGRhYS0xYWJiNTViZTQxYjQiLCJNb2RpZmllZE9uIjoiMjAyMy0xMi0wN1QxMToyOToy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m1jYW5lc3RoZXNpb2wuYmlvbWVkY2VudHJhbC5jb20vY291bnRlci9wZGYvMTAuMTE4Ni9zMTI4NzEtMDIxLTAxMjk1LTkiLCJVcmlTdHJpbmciOiJodHRwczovL2JtY2FuZXN0aGVzaW9sLmJpb21lZGNlbnRyYWwuY29tL2NvdW50ZXIvcGRmLzEwLjExODYvczEyODcxLTAyMS0wMTI5NS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TAyOGQ3M2UtOGFmMS00MDdiLTkxYTQtZWI5NjdkNjY1MTcw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5jYmkubmxtLm5paC5nb3YvcHVibWVkLzMzNzYxOTAxIiwiVXJpU3RyaW5nIjoiaHR0cDovL3d3dy5uY2JpLm5sbS5uaWguZ292L3B1Ym1lZC8zMzc2MTkw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}</w:instrTex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8]</w:t>
                </w:r>
                <w:r w:rsidR="00BC1C3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1D17265" w14:textId="05F28E5D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 Liang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532E9C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E2A6D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CBF2F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8CAD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FBA0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5A3C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8C389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7ED6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FFA4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47B5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0B5F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611C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9C9D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A6099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6DC4D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CA684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46F7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8FF8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52C0F7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CE06533" w14:textId="26A80B2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47ff5db-e2b6-4047-847b-74f9d69fc271"/>
                <w:id w:val="314152432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MDI1NzRlLThmYjgtNGQzZS04NDNlLTA2ODIzN2I2YmNiZiIsIlJhbmdlTGVuZ3RoIjo1LCJSZWZlcmVuY2VJZCI6ImIwMzNhNTFiLWEzYzItNDBlOC04YWVlLTZmNWEyYzY5OGY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bGxjLjIwMjEuMDIuMDEwIiwiVXJpU3RyaW5nIjoiaHR0cHM6Ly9kb2kub3JnLzEwLjEwMTYvai5jbGxjLjIwMjEuMDIuMD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kyOGY4YmQ2LWUwMWItNDI1OC1hMDE0LWViMmI3MTBkMWQ2YS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Y2xpbmljYWwtbHVuZy1jYW5jZXIuY29tL2FydGljbGUvUzE1MjU3MzA0MjEwMDAzMzQvcGRmIiwiVXJpU3RyaW5nIjoiaHR0cHM6Ly93d3cuY2xpbmljYWwtbHVuZy1jYW5jZXIuY29tL2FydGljbGUvUzE1MjU3MzA0MjEwMDAzMzQv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TQzMzMwYjQtNDY4YS00NjExLTg1MGMtNWVjNTI0OWQ5MTBkIiwiTW9kaWZpZWRPbiI6IjIwMjMtMTItMDdUMTE6Mjk6MjU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m5jYmkubmxtLm5paC5nb3YvcHVibWVkLzMzNzc1NTU4IiwiVXJpU3RyaW5nIjoiaHR0cDovL3d3dy5uY2JpLm5sbS5uaWguZ292L3B1Ym1lZC8zMzc3NTU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79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79729D3" w14:textId="76BDA156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Garon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64887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78D69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7128B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707FF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E97C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6D15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2EA71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112A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9437E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32C4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A7A7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CEE2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C6DF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6759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FE344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CCE5B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8B5A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4106C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4BCE36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659BA72" w14:textId="2FAF5CC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0898e53-a071-4dcb-8d5c-9d4a65dba716"/>
                <w:id w:val="280383806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ZGY3NThhLTlmZjAtNGFkOS1iZGE4LTFjMGEzOTE4NzNjZSIsIlJhbmdlTGVuZ3RoIjo1LCJSZWZlcmVuY2VJZCI6IjkzZTVmNDZiLTk1ZDEtNGRiNC04MWZlLTEzNmMzZjkyMD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TMTQ3MC0yMDQ1KDIxKTAwMDY0LTQiLCJVcmlTdHJpbmciOiJodHRwczovL2RvaS5vcmcvMTAuMTAxNi9TMTQ3MC0yMDQ1KDIxKTAwMDY0LT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WUzODdjNDUtODI3NC00N2U4LWIzMzgtZmZlYTdjNDdkMzljIiwiTW9kaWZpZWRPbiI6IjIwMjMtMTItMDdUMTE6Mjk6Mj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2ZpbmRyZXNlYXJjaGVyLnNkdS5kay93cy9maWxlcy8xODIwNDEwMjgvQW5kcmVfS04xNzdfUFJPX3JldmlzZWRfTVNfRmluYWwucGRmIiwiVXJpU3RyaW5nIjoiaHR0cHM6Ly9maW5kcmVzZWFyY2hlci5zZHUuZGsvd3MvZmlsZXMvMTgyMDQxMDI4L0FuZHJlX0tOMTc3X1BST19yZXZpc2VkX01TX0ZpbmFs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EwM2Y1MzM3LWZlZWUtNGJjZS05ZGJmLTkyYzBmNWY0Y2JhYyIsIk1vZGlmaWVkT24iOiIyMDIzLTEyLTA3VDExOjI5OjI1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3d3dy5uY2JpLm5sbS5uaWguZ292L3B1Ym1lZC8zMzgxMjQ5NyIsIlVyaVN0cmluZyI6Imh0dHA6Ly93d3cubmNiaS5ubG0ubmloLmdvdi9wdWJtZWQvMzM4MTI0OT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0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B527112" w14:textId="44ADC34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Andre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1EAD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FF3DE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9B44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8EE6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2C36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02739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C6BC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29AA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37710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CD92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E77FB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C03BF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E54E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F588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8C8E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3C54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95B4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147A6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D8FA37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D6DC994" w14:textId="36F2892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bb61253-4621-44e1-970d-133a9290e5fb"/>
                <w:id w:val="-486946553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NDk1MDkwLTI1NTYtNDlkYi05YmQ3LWU5NWIwZDNiM2U1ZiIsIlJhbmdlTGVuZ3RoIjo1LCJSZWZlcmVuY2VJZCI6IjMxMDI4MTY4LTgzZjgtNDIwYi05NWE1LWE0YTJlZWY0OGN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qdGhvLjIwMjEuMDMuMDEyIiwiVXJpU3RyaW5nIjoiaHR0cHM6Ly9kb2kub3JnLzEwLjEwMTYvai5qdGhvLjIwMjEuMDMuMDE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JhZTU2YTA0LWUyOWItNDNlMS1hOTJkLTIzYWFjMzAwZDcxNiIsIk1vZGlmaWVkT24iOiIyMDIzLTEyLTA3VDEx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oYWwuYXJjaGl2ZXMtb3V2ZXJ0ZXMuZnIvaGFsLTAzMTk0NjE3L2ZpbGUvMS1zMi4wLVMxNTU2MDg2NDIxMDIwNjcwLW1haW4ucGRmIiwiVXJpU3RyaW5nIjoiaHR0cHM6Ly9oYWwuYXJjaGl2ZXMtb3V2ZXJ0ZXMuZnIvaGFsLTAzMTk0NjE3L2ZpbGUvMS1zMi4wLVMxNTU2MDg2NDIxMDIwNjcwLW1haW4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mQ0Mjk0ZGYtNTdkMS00NzYyLWI3YmMtNDdlOGNmMTU4NmQ0IiwiTW9kaWZpZWRPbiI6IjIwMjMtMTItMDdUMTE6Mjk6Mj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d3d3Lm5jYmkubmxtLm5paC5nb3YvcHVibWVkLzMzODIzMjg1IiwiVXJpU3RyaW5nIjoiaHR0cDovL3d3dy5uY2JpLm5sbS5uaWguZ292L3B1Ym1lZC8zMzgyMzI4N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1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7DB0BB4" w14:textId="10DA1B3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Johnson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4C77EA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7AD0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591DDD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7F751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0331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38FF00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F8B4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2AEE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5126B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ACA70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90506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69FE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516D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E9E2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9A952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D0A6F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A13C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99CE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16459C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A7F4E4B" w14:textId="18FAFDCC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a9962ddc-77ab-4139-8baf-77dad2d37760"/>
                <w:id w:val="-1637484452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xNjI3MWE3LTVlZWUtNDk0OC1hYjFmLTU2OTgzYjJlYzFmOSIsIlJhbmdlTGVuZ3RoIjo1LCJSZWZlcmVuY2VJZCI6IjUxZGEzMGY5LTBjYTUtNDEwMy05ZWJlLWJkNWM1N2MzZWF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ODYvczEyODcxLTAyMS0wMTMxNy02IiwiVXJpU3RyaW5nIjoiaHR0cHM6Ly9kb2kub3JnLzEwLjExODYvczEyODcxLTAyMS0wMTM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U5ODkyYjVjLTExMjItNDYxYS1iNWQwLTk2ZjNmZGNjZjM4ZCIsIk1vZGlmaWVkT24iOiIyMDIzLTEyLTA3VDExOjI5OjI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ibWNhbmVzdGhlc2lvbC5iaW9tZWRjZW50cmFsLmNvbS90cmFjay9wZGYvMTAuMTE4Ni9zMTI4NzEtMDIxLTAxMzE3LTYiLCJVcmlTdHJpbmciOiJodHRwczovL2JtY2FuZXN0aGVzaW9sLmJpb21lZGNlbnRyYWwuY29tL3RyYWNrL3BkZi8xMC4xMTg2L3MxMjg3MS0wMjEtMDEzMTc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M5ZWFkZjMyLTZlZjQtNDU2YS04MDUwLWYxZjBiOTllZTRiMy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MzgyMzc4NiIsIlVyaVN0cmluZyI6Imh0dHA6Ly93d3cubmNiaS5ubG0ubmloLmdvdi9wdWJtZWQvMzM4MjM3OD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xODJdIn1dfSwiVGFnIjoiQ2l0YXZpUGxhY2Vob2xkZXIjYTk5NjJkZGMtNzdhYi00MTM5LThiYWYtNzdkYWQyZDM3NzYwIiwiVGV4dCI6IlsxODJdIiwiV0FJVmVyc2lvbiI6IjYuMTIuMC4wIn0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2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0EB7E52" w14:textId="4259CA3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o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E393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B19B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BADB6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245F6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1206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9DA6A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A0FE7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2883F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5C11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1148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0A30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FDFA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852F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88D8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8E44D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82E6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D50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0344C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B172EE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1D4BD8C" w14:textId="021AF659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8da9f5e-a3b5-4429-b867-d4ba38f2d192"/>
                <w:id w:val="1222330345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NDczZmRiLTgwODAtNDViYi04MDI3LTE4MDA2N2RkODdkZiIsIlJhbmdlTGVuZ3RoIjo1LCJSZWZlcmVuY2VJZCI6IjM4MmYzNzE5LTE3ZDEtNDliMC05MmM0LWVlODQ1MDYwZT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Wpzby4yMDIxLjAzLjIzNSIsIlVyaVN0cmluZyI6Imh0dHBzOi8vZG9pLm9yZy8xMC4xMDE2L2ouZWpzby4yMDIxLjAzLjI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zMTE3M2VmZC1hODg2LTQyMGUtYTA0YS0xOTUzNjViNWRkODEiLCJNb2RpZmllZE9uIjoiMjAyMy0xMi0wN1QxMToyO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Vqc28uY29tL2FydGljbGUvUzA3NDg3OTgzMjEwMDM3NzIvcGRmIiwiVXJpU3RyaW5nIjoiaHR0cHM6Ly93d3cuZWpzby5jb20vYXJ0aWNsZS9TMDc0ODc5ODMyMTAwMzc3Mi9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jNjNmMTZjZi0wOTNiLTRlN2YtOGFlYy0yYzkxYTFiM2ZjZTc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M4NDYwMzciLCJVcmlTdHJpbmciOiJodHRwOi8vd3d3Lm5jYmkubmxtLm5paC5nb3YvcHVibWVkLzMzODQ2MDM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3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9787BAD" w14:textId="7DE1F0A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Egenvall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5C3A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3812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B2F3B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E18B9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877A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757D2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4F9D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586C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33D5F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75C3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DFD6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3E71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A718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D5E05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0D3EB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2B4C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1C94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174060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27C80BC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36E3166" w14:textId="7A31DC3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f76d7a2-c681-4180-82f7-4265767fd54a"/>
                <w:id w:val="1978876798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TJmNjcwLWY4N2UtNGIxZS05YjIzLTkwNjRhODM3Zjk5YyIsIlJhbmdlTGVuZ3RoIjo1LCJSZWZlcmVuY2VJZCI6Ijc2YTNkNDU0LTVkNzAtNDk1My05OTk3LWNhMTU3ODQ0NGY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MTAxNDctMDIxLTAxOTA2LXkiLCJVcmlTdHJpbmciOiJodHRwczovL2RvaS5vcmcvMTAuMTAwNy9zMTAxNDctMDIxLTAxOTA2LX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GVjNmM2MjUtNWEwMS00NGRhLTgyNjQtMzFiN2I1OWY2NTc4IiwiTW9kaWZpZWRPbiI6IjIwMjMtMTItMDdUMTE6Mjk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d3d3Lm5jYmkubmxtLm5paC5nb3YvcHVibWVkLzMzODQ3ODU2IiwiVXJpU3RyaW5nIjoiaHR0cDovL3d3dy5uY2JpLm5sbS5uaWguZ292L3B1Ym1lZC8zMzg0Nzg1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4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569F0B8" w14:textId="2C0B788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hen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DFF857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EB045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B5F8C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BA617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F2C7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5D4F45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5AEBB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5418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404B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A5BD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55EC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4FEC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3C4D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6CE6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2D54F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C4CE0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46A6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7B8C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EF5BD3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0783EF0" w14:textId="6365CE7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bf81321-c670-46c7-892e-bd72f56db0ca"/>
                <w:id w:val="-176274741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Mzg2NGQ3LWY5MzYtNDRkZS05NzNhLWQwNmZhZTc3Y2UxMSIsIlJhbmdlTGVuZ3RoIjo1LCJSZWZlcmVuY2VJZCI6IjExNDA0NWU3LTk3MzEtNGFlMi1hODU1LThkNWFiYThiM2Zl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xNDcvREREVC5TMjk3NjQyIiwiVXJpU3RyaW5nIjoiaHR0cHM6Ly9kb2kub3JnLzEwLjIxNDcvREREVC5TMjk3Nj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JhOTQyMjc3LWU0Y2ItNDEyZS04NjNkLTE0OGQ4YWYxNDQ1MSIsIk1vZGlmaWVkT24iOiIyMDIzLTEyLTA3VDExOjI5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92ZXByZXNzLmNvbS9nZXRmaWxlLnBocD9maWxlSUQ9NjgzMDAiLCJVcmlTdHJpbmciOiJodHRwczovL3d3dy5kb3ZlcHJlc3MuY29tL2dldGZpbGUucGhwP2ZpbGVJRD02ODMw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NiMDIwMzlhLWQ5ODktNDgzZC04Njg5LWVkYzY0YjMxZjI5NiIsIk1vZGlmaWVkT24iOiIyMDIzLTEyLTA3VDExOjI5OjI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uY2JpLm5sbS5uaWguZ292L3B1Ym1lZC8zMzg1NDMwMSIsIlVyaVN0cmluZyI6Imh0dHA6Ly93d3cubmNiaS5ubG0ubmloLmdvdi9wdWJtZWQvMzM4NTQz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5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01343C5" w14:textId="0C63E2C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8CCBE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1B3E2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09F6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2457F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3A50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24E0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CEB5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2394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1290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04D53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9937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DE323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DCB58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1ED1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2620D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6BF8F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E4C3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3100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DFC12C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4695C38" w14:textId="5E96435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399ccba-947b-45b7-906b-9249d1a6c9d6"/>
                <w:id w:val="-437064255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3NTA1YTFjLTdhZmEtNDRlYy04NWQ0LTBlYjIzN2EyNzIxNSIsIlJhbmdlTGVuZ3RoIjo1LCJSZWZlcmVuY2VJZCI6ImNlNmQ4ZWU0LTRkMjYtNDM3Mi04Zjk5LWY2MzExODE4Y2J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TMTQ3MC0yMDQ1KDIxKTAwMDc5LTYiLCJVcmlTdHJpbmciOiJodHRwczovL2RvaS5vcmcvMTAuMTAxNi9TMTQ3MC0yMDQ1KDIxKTAwMDc5L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2I1ZTE0MTYtNTMwMC00ODJlLWI0YTktYjllYTVhMDcyNGFiIiwiTW9kaWZpZWRPbiI6IjIwMjMtMTItMDdUMTE6Mjk6MjU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d3d3Lm5jYmkubmxtLm5paC5nb3YvcHVibWVkLzMzODYyMDAwIiwiVXJpU3RyaW5nIjoiaHR0cDovL3d3dy5uY2JpLm5sbS5uaWguZ292L3B1Ym1lZC8zMzg2MjAw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6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903BDBE" w14:textId="21A230F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onroy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034D4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BF0B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D2C7B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E7EF0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6E6C9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D0AF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F7EE2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079316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4691C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F7089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4B4D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E167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C4D76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2D6E2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B42C7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319B2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E8AF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8B1F47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F226C6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A695A2C" w14:textId="746F072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c3f8beb-d45b-434d-afa6-6b4b91ab5d13"/>
                <w:id w:val="-576826115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ZTRjYWVkLTk5YzEtNDNiMi1hZThkLWRkYTYwYzIxMzdlOCIsIlJhbmdlTGVuZ3RoIjo1LCJSZWZlcmVuY2VJZCI6IjY5MjIzYTA0LWRhNzMtNDQ0ZC05ZWNmLWZiZjc5ZjVmMWQ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zOC9zNDE1OTgtMDIxLTg5MTgzLTciLCJVcmlTdHJpbmciOiJodHRwczovL2RvaS5vcmcvMTAuMTAzOC9zNDE1OTgtMDIxLTg5MTgzL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GNkZTQ5MmYtNDg0MC00Yjk5LTk0NjUtZmY2MDhhMzBjNTYzIiwiTW9kaWZpZWRPbiI6IjIwMjMtMTItMDdUMTE6Mjk6Mj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uYXR1cmUuY29tL2FydGljbGVzL3M0MTU5OC0wMjEtODkxODMtNy5wZGYiLCJVcmlTdHJpbmciOiJodHRwczovL3d3dy5uYXR1cmUuY29tL2FydGljbGVzL3M0MTU5OC0wMjEtODkxODMtNy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Y2JmNDk5Yi1iY2FkLTRhZGYtODI3My1kNzEyZmI0MWQzMzI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bmNiaS5ubG0ubmloLmdvdi9wdWJtZWQvMzM5NTg2NjkiLCJVcmlTdHJpbmciOiJodHRwOi8vd3d3Lm5jYmkubmxtLm5paC5nb3YvcHVibWVkLzMzOTU4NjY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7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6B529D1" w14:textId="2B26570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Milone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4EE8B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E75D6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C3C0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5BBFB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BA04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4604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1FF7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7560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21298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6D09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1041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AB5C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0C3D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A196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157FE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D8E8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4C50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C308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49404D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6A5A3FB" w14:textId="5F98279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c790faf2-9255-4998-a9d7-58115d2f00b1"/>
                <w:id w:val="974798794"/>
                <w:placeholder>
                  <w:docPart w:val="DefaultPlaceholder_-1854013440"/>
                </w:placeholder>
              </w:sdtPr>
              <w:sdtContent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5NzdkZDhkLTk0MzQtNDNhZi1hMjgxLWQ0YTg0NTRmYmQyNyIsIlJhbmdlTGVuZ3RoIjo1LCJSZWZlcmVuY2VJZCI6IjBmMzg1YzkyLTEyYzUtNGE0Yy1hMzliLTYxOTdkNDUyNWV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qYS4yMDIxLjA0LjAwMiIsIlVyaVN0cmluZyI6Imh0dHBzOi8vZG9pLm9yZy8xMC4xMDE2L2ouYmphLjIwMjEuMDQuM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VhYzk0YmUxLTNkMTktNDI2MS1hZTY1LTFmYmI3YjRiYjM0OCIsIk1vZGlmaWVkT24iOiIyMDIzLTEyLTA3VDExOjI5OjI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saXUuZGl2YS1wb3J0YWwub3JnL3NtYXNoL2dldC9kaXZhMjoxNTg3OTgyL0ZVTExURVhUMDEiLCJVcmlTdHJpbmciOiJodHRwczovL2xpdS5kaXZhLXBvcnRhbC5vcmcvc21hc2gvZ2V0L2RpdmEyOjE1ODc5ODIvRlVMTFRFWFQw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MzYzhmYzI5LThkNjEtNGUwMC1iYWE3LWM2MzJjZDA0MDIwYS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Mzk2Njg5MSIsIlVyaVN0cmluZyI6Imh0dHA6Ly93d3cubmNiaS5ubG0ubmloLmdvdi9wdWJtZWQvMzM5NjY4OT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}</w:instrTex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8]</w:t>
                </w:r>
                <w:r w:rsidR="00430BA1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B90A8A2" w14:textId="05F7640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Falk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B93D5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170C3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FA39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36AA7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A0DB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19AB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6D2A4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A075B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4954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3492D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96171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A3C50C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F4B3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4902B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9DCF2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C5E05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F9FA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A164C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63B775F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D8B574B" w14:textId="184D836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4b6b83d-f8b9-4e42-8169-3c5d817aeaa4"/>
                <w:id w:val="-306555996"/>
                <w:placeholder>
                  <w:docPart w:val="DefaultPlaceholder_-1854013440"/>
                </w:placeholder>
              </w:sdtPr>
              <w:sdtContent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MjhlYjgzLWIyYmItNDVhZi1iZWE2LWRmMjY4NGE0OTZhMiIsIlJhbmdlTGVuZ3RoIjo1LCJSZWZlcmVuY2VJZCI6ImI1NWJmNTczLTRjMGEtNDBkOS1hZmI4LTc2ODdhMmY0ZWY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mpzL3puYWIwNzEiLCJVcmlTdHJpbmciOiJodHRwczovL2RvaS5vcmcvMTAuMTA5My9ianMvem5hYjA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lYWIxYmJhNy0wNGM1LTRhOWMtOWY0Mi05MzlkNGMyMDRhYjAiLCJNb2RpZmllZE9uIjoiMjAyMy0xMi0wN1QxMToyOToy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WNhZGVtaWMub3VwLmNvbS9ianMvYXJ0aWNsZS1wZGYvMTA4LzYvNjQ0LzQxOTMwOTE4L3puYWIwNzEucGRmIiwiVXJpU3RyaW5nIjoiaHR0cHM6Ly9hY2FkZW1pYy5vdXAuY29tL2Jqcy9hcnRpY2xlLXBkZi8xMDgvNi82NDQvNDE5MzA5MTgvem5hYjA3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ZWFkNjk4Yy0wNjhhLTQwNzYtOWFlMC0wODU2ZjMzZjAzMmIiLCJNb2RpZmllZE9uIjoiMjAyMy0xMi0wN1QxMToyOToy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bmNiaS5ubG0ubmloLmdvdi9wdWJtZWQvMzM5ODIwNjgiLCJVcmlTdHJpbmciOiJodHRwOi8vd3d3Lm5jYmkubmxtLm5paC5nb3YvcHVibWVkLzMzOTgyMDY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}</w:instrTex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89]</w: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5A0BD40" w14:textId="7C73BA59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yoo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E03F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8FE94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989E6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A64CC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FE8D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B7F890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6B8CB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A5F09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AEB16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BFCA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DA4C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8A87F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342BE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2852B8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9E348E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F6FEF8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444D7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00837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D7994E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25F6668" w14:textId="4A5E62B3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bb0dd63d-8c6e-473d-99f9-70033d0b9641"/>
                <w:id w:val="-1819405664"/>
                <w:placeholder>
                  <w:docPart w:val="DefaultPlaceholder_-1854013440"/>
                </w:placeholder>
              </w:sdtPr>
              <w:sdtContent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MGI2ZjBhLWNjN2UtNGRlNC1hZTllLTI3Nzk4MzU0ODYyOSIsIlJhbmdlTGVuZ3RoIjo1LCJSZWZlcmVuY2VJZCI6IjIwNWViYjc2LWQ0MDktNGJmYS1iNjdjLTFlZjQ2NzcxNjE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AwNTk1LTAyMS0wMjI5NC02IiwiVXJpU3RyaW5nIjoiaHR0cHM6Ly9kb2kub3JnLzEwLjEwMDcvczAwNTk1LTAyMS0wMjI5NC0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lkMmRjZGJiLTgzMWMtNDgwZS04MWIwLTc3MmM5ZmMwYWRhZSIsIk1vZGlmaWVkT24iOiIyMDIzLTEyLTA3VDExOjI5OjI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uY2JpLm5sbS5uaWguZ292L3B1Ym1lZC8zNDAxMzQyOCIsIlVyaVN0cmluZyI6Imh0dHA6Ly93d3cubmNiaS5ubG0ubmloLmdvdi9wdWJtZWQvMzQwMTM0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}</w:instrTex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0]</w: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0E884A9" w14:textId="3271AB7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an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399736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0EE5A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1CEB3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77796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D20B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080B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A34E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0428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F7F6C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7734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18AA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41F9B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16A9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963AF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630B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2B257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EE157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5EE99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64EEAE1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C511571" w14:textId="14643D4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e6315c91-06de-4847-8ba6-272b23ff201c"/>
                <w:id w:val="-765075055"/>
                <w:placeholder>
                  <w:docPart w:val="DefaultPlaceholder_-1854013440"/>
                </w:placeholder>
              </w:sdtPr>
              <w:sdtContent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NTRhMTUwLTA4MGItNDBiZi1iMzRlLWZhOWIxNDc3OTUxNyIsIlJhbmdlTGVuZ3RoIjo1LCJSZWZlcmVuY2VJZCI6Ijc5Nzk5NzY3LWM5ZWUtNDUzZS1iZDQ3LTA5ZWQ2ZWQzO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qdGhvLjIwMjEuMDUuMDA2IiwiVXJpU3RyaW5nIjoiaHR0cHM6Ly9kb2kub3JnLzEwLjEwMTYvai5qdGhvLjIwMjEuMDUuMDA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MzYmYwYzdlLWE4NzItNGRlNC1iNjU4LTdiMzc5NTFlYTI0OSIsIk1vZGlmaWVkT24iOiIyMDIzLTEyLTA3VDExOjI5OjI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d3dy5uY2JpLm5sbS5uaWguZ292L3B1Ym1lZC8zNDAzMzk3NCIsIlVyaVN0cmluZyI6Imh0dHA6Ly93d3cubmNiaS5ubG0ubmloLmdvdi9wdWJtZWQvMzQwMzM5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}</w:instrTex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1]</w: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DB04F25" w14:textId="4779145E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o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06F59E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AD994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829271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DCE1F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9AA8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3A13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0D47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6C23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D8D87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82EF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F2C57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32979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938324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EE71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57EE76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07F46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C973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46515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469005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39AA704" w14:textId="6383A45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2d8e358-1387-4523-bf16-2dd85849b35d"/>
                <w:id w:val="1289080602"/>
                <w:placeholder>
                  <w:docPart w:val="DefaultPlaceholder_-1854013440"/>
                </w:placeholder>
              </w:sdtPr>
              <w:sdtContent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MzhhYzdmLWU5ZGQtNGVhZC05MjMyLTY1MDQzMDYxZjdlYSIsIlJhbmdlTGVuZ3RoIjo1LCJSZWZlcmVuY2VJZCI6IjdjNzdhNDRkLWY1OGQtNGI1MC1iOGI2LTBiYjBjYmQ2MmI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E0NzAtMjA0NSgyMSkwMDE1Mi0yIiwiVXJpU3RyaW5nIjoiaHR0cHM6Ly9kb2kub3JnLzEwLjEwMTYvUzE0NzAtMjA0NSgyMSkwMDE1Mi0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k1N2U0NzY4LTc3MmItNGQyZC05YzdhLWYwMjA4NzY1ZmEwOC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3d3dy5uY2JpLm5sbS5uaWguZ292L3B1Ym1lZC8zNDA1MTE3OCIsIlVyaVN0cmluZyI6Imh0dHA6Ly93d3cubmNiaS5ubG0ubmloLmdvdi9wdWJtZWQvMzQwNTExNz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}</w:instrTex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2]</w: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F06106E" w14:textId="47E3F4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owles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6122E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A175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72793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58BA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0110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F5D7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C64091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BCC3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89A00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0C61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0CE4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9A45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5BA2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1756D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0F79E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697A2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4A13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EC9F2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C81885E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B3F4D18" w14:textId="377A1C9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1157b9e-8009-442b-9ac4-ecc34aa10f93"/>
                <w:id w:val="1869176541"/>
                <w:placeholder>
                  <w:docPart w:val="DefaultPlaceholder_-1854013440"/>
                </w:placeholder>
              </w:sdtPr>
              <w:sdtContent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4OTM2OGJhLWQ3MzMtNGRhOS05Nzc1LWNlMWY2MzY2NGMxMCIsIlJhbmdlTGVuZ3RoIjo1LCJSZWZlcmVuY2VJZCI6ImFmZTljNjBiLTkxZjktNDgyZC04NWEzLTEwYmJiZGRmN2Vm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U2L05FSk1vYTIwMzQ0NDIiLCJVcmlTdHJpbmciOiJodHRwczovL2RvaS5vcmcvMTAuMTA1Ni9ORUpNb2EyMDM0NDQ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U1ZDNjOTA1LWNlYmEtNDk3Yy1iNTkzLTIwMGE2ZDZlNzBmOSIsIk1vZGlmaWVkT24iOiIyMDIzLTEyLTA3VDExOjI5OjI1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HM6Ly9wdXJlLmF1LmRrL3dzL2ZpbGVzLzI3NTM0NjYzMC9BZGp1dmFudF9OaXZvbHVtYWJfdmVyc3VzX1BsYWNlYm9faW5fTXVzY2xlX0ludmFzaXZlX1Vyb3RoZWxpYWxfQ2FyY2lub21hLnBkZiIsIlVyaVN0cmluZyI6Imh0dHBzOi8vcHVyZS5hdS5kay93cy9maWxlcy8yNzUzNDY2MzAvQWRqdXZhbnRfTml2b2x1bWFiX3ZlcnN1c19QbGFjZWJvX2luX011c2NsZV9JbnZhc2l2ZV9Vcm90aGVsaWFsX0NhcmNpbm9tYS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NDRkNTk0NS0yYjQwLTQ0YjMtYjYyMS0xNWVhZjY2ZGExMmMiLCJNb2RpZmllZE9uIjoiMjAyMy0xMi0wN1QxMToyOToyNS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mh0dHA6Ly93d3cubmNiaS5ubG0ubmloLmdvdi9wdWJtZWQvMzQwNzc2NDMiLCJVcmlTdHJpbmciOiJodHRwOi8vd3d3Lm5jYmkubmxtLm5paC5nb3YvcHVibWVkLzM0MDc3NjQz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}</w:instrTex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3]</w:t>
                </w:r>
                <w:r w:rsidR="006E0374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67D67BC" w14:textId="0311D68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Bajorin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9607A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5113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54BF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84838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9F71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0CBC5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45365F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E7B20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9AA6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BF9A6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66DA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DC98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E03C9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D81F1A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2185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2A0063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BE79B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F5074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3D15FC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0594FF8" w14:textId="73F25E7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4cea9128-c32c-4a03-bbc3-a4daafce90f2"/>
                <w:id w:val="715849516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lZjFjYWQ1LTJkOWUtNDk5ZC1hNTI2LTllODJjNTZjODM4MiIsIlJhbmdlTGVuZ3RoIjo1LCJSZWZlcmVuY2VJZCI6IjU0NmU2OTIyLTE4MGEtNDA2ZS04NjA2LTEwNzllM2Q5ODg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AyL29uY28uMTM4NTciLCJVcmlTdHJpbmciOiJodHRwczovL2RvaS5vcmcvMTAuMTAwMi9vbmNvLjEzODU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E5ZTY2MGMyLTc5NDEtNDZlNy1iOGE0LTQzY2QxOWE2NjU4YiIsIk1vZGlmaWVkT24iOiIyMDIzLTEyLTA3VDExOjI5OjI1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aHR0cHM6Ly9hY2FkZW1pYy5vdXAuY29tL29uY29sby9hcnRpY2xlLXBkZi8yNi8xMC9lMTY5My80MjI1NjY0NC9vbmNvbG9fMjZfMTBfZTE2OTMucGRmIiwiVXJpU3RyaW5nIjoiaHR0cHM6Ly9hY2FkZW1pYy5vdXAuY29tL29uY29sby9hcnRpY2xlLXBkZi8yNi8xMC9lMTY5My80MjI1NjY0NC9vbmNvbG9fMjZfMTBfZTE2OTMucGRm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jJiYTdjNDctNjVjMS00Yjc5LTkxNWEtMjk5NWE0YmM3YmMzIiwiTW9kaWZpZWRPbiI6IjIwMjMtMTItMDdUMTE6Mjk6MjU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JodHRwOi8vd3d3Lm5jYmkubmxtLm5paC5nb3YvcHVibWVkLzM0MTA1MjA3IiwiVXJpU3RyaW5nIjoiaHR0cDovL3d3dy5uY2JpLm5sbS5uaWguZ292L3B1Ym1lZC8zNDEwNTIw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4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D5DC46C" w14:textId="0F9268D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Chi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4B15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C91EAC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4E83F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CCEDF6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75E31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9986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BFEC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D5BE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7071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5C415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E74B5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E742B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9C218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372C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DB339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FA4D4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169CD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2F108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9B353C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2536ECA" w14:textId="7B20156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8231e3d1-91a0-425c-a74e-98fb736b1a48"/>
                <w:id w:val="-526334936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2M5ZGU0LTg1NTktNDIxNC05Y2Y0LWI2ODliMmQ0OTI2MSIsIlJhbmdlTGVuZ3RoIjo1LCJSZWZlcmVuY2VJZCI6IjExNzc2ZGIzLTgzOWQtNDViZi05NTU1LWExYTQ2ZWVmZjZ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zOC9zNDE1ODYtMDIxLTAzNjQyLTkiLCJVcmlTdHJpbmciOiJodHRwczovL2RvaS5vcmcvMTAuMTAzOC9zNDE1ODYtMDIxLTAzNjQyLTk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Tk5MTUwZTMtOTdkNS00ODllLTg2ZmYtMDYzZGZkZWRiZmE4IiwiTW9kaWZpZWRPbiI6IjIwMjMtMTItMDdUMTE6Mjk6MjU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d3d3Lm5jYmkubmxtLm5paC5nb3YvcHVibWVkLzM0MTM1NTA2IiwiVXJpU3RyaW5nIjoiaHR0cDovL3d3dy5uY2JpLm5sbS5uaWguZ292L3B1Ym1lZC8zNDEzNTUw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5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5CE2900" w14:textId="089DBC9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owles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15727EC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475E3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99BAA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EE76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E3493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0ED5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E2C2FE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36671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1DC3B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E9D5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A660E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4DF48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4EAF3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89E8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99A14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04B6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EB4F6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0514A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5225758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FA1437F" w14:textId="231E757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cae52ca-f386-4eae-8802-9168d994cf63"/>
                <w:id w:val="883837452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jY2OWRmLTk2NGMtNDdmNS1hYTQwLTYyZWU1YWE4ZjFjZCIsIlJhbmdlTGVuZ3RoIjo1LCJSZWZlcmVuY2VJZCI6IjFlMjI3NjUwLTAzZmEtNGU5Yy05MTNiLTFjN2U3OGU1Yzk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k3L0FMTi4wMDAwMDAwMDAwMDAzODczIiwiVXJpU3RyaW5nIjoiaHR0cHM6Ly9kb2kub3JnLzEwLjEwOTcvQUxOLjAwMDAwMDAwMDAwMDM4Nz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YWVhNTFiODgtMTA0OC00ZjEzLThlOGYtODcwMDU2OTIzZmMxIiwiTW9kaWZpZWRPbiI6IjIwMjMtMTItMDdUMTE6Mjk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B1YnMuYXNhaHEub3JnL2FuZXN0aGVzaW9sb2d5L2FydGljbGUtcGRmLzEzNS8zLzQxOS81MTYwNTEvMjAyMTA5MDAuMC0wMDAxMy5wZGYiLCJVcmlTdHJpbmciOiJodHRwczovL3B1YnMuYXNhaHEub3JnL2FuZXN0aGVzaW9sb2d5L2FydGljbGUtcGRmLzEzNS8zLzQxOS81MTYwNTEvMjAyMTA5MDAuMC0wMDAxMy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N2Q5MmE5Yi1kNDMxLTRiZmQtYTk2MS1jMmQ0NWNiMzJhMjc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QxOTIyOTgiLCJVcmlTdHJpbmciOiJodHRwOi8vd3d3Lm5jYmkubmxtLm5paC5nb3YvcHVibWVkLzM0MTkyMjk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6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8A728F1" w14:textId="6F33EEF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Xu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BDA56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2379D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A925F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C791E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88EB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BB12D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BCEFF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2D98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34860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ADB4C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4FE0E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18579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9A8C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0A78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B63D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2603A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0C22B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740DD8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9254E7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21ADF51" w14:textId="685C9A9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050ada0-32a7-4502-b79d-485f9039b136"/>
                <w:id w:val="-1315023850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jOTJjNDVkLTdmYmYtNDAwZC05NGY4LTdlOGVhNjExNjU0YSIsIlJhbmdlTGVuZ3RoIjo1LCJSZWZlcmVuY2VJZCI6IjQ1YzBmOWE5LWY2MTktNDI1Yi04M2YwLWYzZjkzNzlhNTN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DA1NDAtMDIxLTAyOTcwLTQiLCJVcmlTdHJpbmciOiJodHRwczovL2RvaS5vcmcvMTAuMTAwNy9zMDA1NDAtMDIxLTAyOTcw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ZjY5NjkyZTYtMTlhZS00NmE1LTlhNjItYTVjNjVjNTY1MDFjIiwiTW9kaWZpZWRPbiI6IjIwMjMtMTItMDdUMTE6Mjk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5jYmkubmxtLm5paC5nb3YvcHVibWVkLzM0MjQ1MzY4IiwiVXJpU3RyaW5nIjoiaHR0cDovL3d3dy5uY2JpLm5sbS5uaWguZ292L3B1Ym1lZC8zNDI0NTM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7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BF5D208" w14:textId="53145A7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uh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733D6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AC188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D8FD7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248DD2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58BF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7AC74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6E0206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C7B0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DD7B1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AEFE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5D03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6DFA5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29AC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4D537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AF321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207F4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7C0B7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75E566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094CE92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73FE2C1" w14:textId="0B36E5C5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6f98549-c56d-4d4f-8b35-014536207228"/>
                <w:id w:val="-1442531460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QxMTMzLTZlZjItNDJiYi04NjkxLTU3YWFhOTBkZThlNSIsIlJhbmdlTGVuZ3RoIjo1LCJSZWZlcmVuY2VJZCI6IjQwYTAzNzI0LWUzYjQtNDU4ZS04MTY3LWFiOTVjYmNmZjN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UzIyMTMtMjYwMCgyMSkwMDEzNC1YIiwiVXJpU3RyaW5nIjoiaHR0cHM6Ly9kb2kub3JnLzEwLjEwMTYvUzIyMTMtMjYwMCgyMSkwMDEzNC1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AzMjdhNmUwLTZmM2UtNDc3Ny1hNzc0LTM3MDBiMTc0M2NiZCIsIk1vZGlmaWVkT24iOiIyMDIzLTEyLTA3VDExOjI5OjI1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3d3dy5uY2JpLm5sbS5uaWguZ292L3B1Ym1lZC8zNDI4MDM1NSIsIlVyaVN0cmluZyI6Imh0dHA6Ly93d3cubmNiaS5ubG0ubmloLmdvdi9wdWJtZWQvMzQyODAzN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8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8EAD084" w14:textId="42D6E034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e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BF851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06DB19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B4302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4D2A3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CD67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5FA1C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16E2C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407BC2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7C8CF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CB2E9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6C833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497DAED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AA60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43E3CA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A986B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CA30A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C680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3B2B5AF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FF6FCB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69964F1" w14:textId="4D9DEB7E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68f7115-3087-4b9b-a257-f760e93812c5"/>
                <w:id w:val="-118145532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2ZjU2MmQ0LTM5MzItNDc4YS1hOWE1LTJkNGM1OWU2NDFjMiIsIlJhbmdlTGVuZ3RoIjo1LCJSZWZlcmVuY2VJZCI6IjNjNTdkOThiLTEwNDItNDk1MC1iMmM2LWNiZjhkM2Q2N2Q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lamNhLjIwMjEuMDYuMDEzIiwiVXJpU3RyaW5nIjoiaHR0cHM6Ly9kb2kub3JnLzEwLjEwMTYvai5lamNhLjIwMjEuMDYuMDE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ZkNWQ3MDhhLTMyMjctNDYxYS04NzVmLWQxM2RmODQ4ZTYzNSIsIk1vZGlmaWVkT24iOiIyMDIzLTEyLTA3VDExOjI5OjI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ZWpjYW5jZXIuY29tL2FydGljbGUvUzA5NTk4MDQ5MjEwMDM3ODYvcGRmIiwiVXJpU3RyaW5nIjoiaHR0cHM6Ly93d3cuZWpjYW5jZXIuY29tL2FydGljbGUvUzA5NTk4MDQ5MjEwMDM3ODYv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mYzNDQ0NjMtMjNmYi00OGE0LWE3ODktNDI5YmY0MGNhOTg0IiwiTW9kaWZpZWRPbiI6IjIwMjMtMTItMDdUMTE6Mjk6MjU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d3d3Lm5jYmkubmxtLm5paC5nb3YvcHVibWVkLzM0MzA0MDU0IiwiVXJpU3RyaW5nIjoiaHR0cDovL3d3dy5uY2JpLm5sbS5uaWguZ292L3B1Ym1lZC8zNDMwNDA1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199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5C26159" w14:textId="787D518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Denda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73DC4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7A29FF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DF96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9BC4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2C192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1523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0EF9CB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5B17C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AB1E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C5C6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5127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6E1A4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F324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DD8CF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A4FB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14EE9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B696FF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6F855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D76D52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14A6B1A" w14:textId="30680BD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3f6cbc86-eab1-42e7-91b1-ad78119c2097"/>
                <w:id w:val="-1562716133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WQxYmE3LWFmNzYtNDE5Ni1iMDI3LTVhNDkyNTYxMDk1MyIsIlJhbmdlTGVuZ3RoIjo1LCJSZWZlcmVuY2VJZCI6IjM2YmQ5YWQxLWI4YjUtNDVkNi04NWU4LTEyODU5OWEyODI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wMS9qYW1hbmV0d29ya29wZW4uMjAyMS4xODQ3NSIsIlVyaVN0cmluZyI6Imh0dHBzOi8vZG9pLm9yZy8xMC4xMDAxL2phbWFuZXR3b3Jrb3Blbi4yMDIxLjE4NDc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FjOWEzZWFjLTg3N2YtNGY3MS1hNmFlLTNkNTc4ZGE5OWI3NiIsIk1vZGlmaWVkT24iOiIyMDIzLTEyLTA3VDExOjI5OjI1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qYW1hbmV0d29yay5jb20vam91cm5hbHMvamFtYW5ldHdvcmtvcGVuL2FydGljbGVwZGYvMjc4MjMzNS9hdmFsbG9uZV8yMDIxX29pXzIxMDU0Nl8xNjI2Nzk0ODc1LjE1NzkucGRmIiwiVXJpU3RyaW5nIjoiaHR0cHM6Ly9qYW1hbmV0d29yay5jb20vam91cm5hbHMvamFtYW5ldHdvcmtvcGVuL2FydGljbGVwZGYvMjc4MjMzNS9hdmFsbG9uZV8yMDIxX29pXzIxMDU0Nl8xNjI2Nzk0ODc1LjE1NzkucGRm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GY3MjgyNjMtMTliZC00OWNiLWI2YTEtZjJkNTI5NDYzODc4IiwiTW9kaWZpZWRPbiI6IjIwMjMtMTItMDdUMTE6Mjk6MjU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JodHRwOi8vd3d3Lm5jYmkubmxtLm5paC5nb3YvcHVibWVkLzM0MzA5NjY1IiwiVXJpU3RyaW5nIjoiaHR0cDovL3d3dy5uY2JpLm5sbS5uaWguZ292L3B1Ym1lZC8zNDMwOTY2N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0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3EFB7DC4" w14:textId="72E6D90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Avallone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F5734A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F8B63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162C9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CBAD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C2EA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9FF1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C06A44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D93E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3A58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B5AEF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AAE2C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6FA215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4DD26F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32DE7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0A30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90647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1043B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A6B9D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912C4F7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72DCD3F2" w14:textId="4A64792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77d7d20a-f9df-4322-a52c-1bd2ed7f72f6"/>
                <w:id w:val="-67271640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MmNhODM5LTAxN2EtNDZmYy1hMTJiLTZmNjQzYTgwMjhkYyIsIlJhbmdlTGVuZ3RoIjo1LCJSZWZlcmVuY2VJZCI6IjNhMzk4OTNlLWY1ZTctNGViOS04ZmIxLTVlYzUxYmUxOG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cvRENSLjAwMDAwMDAwMDAwMDIxODIiLCJVcmlTdHJpbmciOiJodHRwczovL2RvaS5vcmcvMTAuMTA5Ny9EQ1IuMDAwMDAwMDAwMDAwMjE4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kMWJhYWIwMy0yYTJhLTQwMDQtYTA5ZC1kN2QzNWIyZDA3ZjciLCJNb2RpZmllZE9uIjoiMjAyMy0xMi0wN1QxMToyOToy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jYmkubmxtLm5paC5nb3YvcG1jL2FydGljbGVzL1BNQzg0OTIxODgvcGRmL2Rjci02NC0xMzk4LnBkZiIsIlVyaVN0cmluZyI6Imh0dHBzOi8vd3d3Lm5jYmkubmxtLm5paC5nb3YvcG1jL2FydGljbGVzL1BNQzg0OTIxODgvcGRmL2Rjci02NC0xMzk4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mVkZTY5MmQwLWI5M2YtNDA4Yi05ZWZmLWE1ZTAxNWEyNGI0My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NDM0MzE2MSIsIlVyaVN0cmluZyI6Imh0dHA6Ly93d3cubmNiaS5ubG0ubmloLmdvdi9wdWJtZWQvMzQzNDMx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1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CBBD863" w14:textId="1E14421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Elsner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96C4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D025A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E5252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72908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C34648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100AA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18DE0E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AFA0C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5C183F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BF0CB1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ACE17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6535C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2240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81447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CFD77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2E323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EC728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96DEC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5886178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01B359C" w14:textId="6EBDBA0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166f411-5c26-4c04-a9c1-6355ea30279c"/>
                <w:id w:val="261578773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Yzc4NTlkLWQwZjYtNGQzYy1hN2UzLTk0NjYyYTVlYWNiYSIsIlJhbmdlTGVuZ3RoIjo1LCJSZWZlcmVuY2VJZCI6ImI0MTAyMDU5LTlhYzgtNDJlOS05MmQ2LTkxOTBiN2I4OTU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3L0RERFQuUzMxNjgwNCIsIlVyaVN0cmluZyI6Imh0dHBzOi8vZG9pLm9yZy8xMC4yMTQ3L0RERFQuUzMxNjg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JjNTE1OWU3Zi1kZmFmLTRhNDQtOGI2NS0wMzVhMjBiMzY5N2UiLCJNb2RpZmllZE9uIjoiMjAyMy0xMi0wN1QxMToyO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RvdmVwcmVzcy5jb20vZ2V0ZmlsZS5waHA/ZmlsZUlEPTcyMjY0IiwiVXJpU3RyaW5nIjoiaHR0cHM6Ly93d3cuZG92ZXByZXNzLmNvbS9nZXRmaWxlLnBocD9maWxlSUQ9NzIyNj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4YTIzOTBlZC1hODM4LTQxMjYtYmY1MC04ODgyZjI4YjhiNjg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QzNzY5NzIiLCJVcmlTdHJpbmciOiJodHRwOi8vd3d3Lm5jYmkubmxtLm5paC5nb3YvcHVibWVkLzM0Mzc2OTc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2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EE48182" w14:textId="097ADA1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Hou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2754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9F40D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B5070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DBD3B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D54E4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D29D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6EC0C8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AA11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F7AC9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A385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043F3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9E379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C4D1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79CFA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C331C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FE398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95650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1F4FEE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CD9FD0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B40AA13" w14:textId="34DE094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3bb8a91-6ac9-4b58-ade5-5ef65ffa2625"/>
                <w:id w:val="-34516605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ZjBhZDE3LTNkZGEtNDVjNS1iMmU0LWY5MmJiYmM0NTI2OSIsIlJhbmdlTGVuZ3RoIjo1LCJSZWZlcmVuY2VJZCI6Ijg5YzY4YmM4LWJkZjQtNDdmYy04YWNiLWNmYTc1YjUxMWV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yMDAvSkNPLjIxLjAwNjM5IiwiVXJpU3RyaW5nIjoiaHR0cHM6Ly9kb2kub3JnLzEwLjEyMDAvSkNPLjIxLjAwNjM5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ZhNGZiNzg2LTQ5MGItNDc3My05ZGU4LTIxMjAwZTkwMGE2OCIsIk1vZGlmaWVkT24iOiIyMDIzLTEyLTA3VDExOjI5OjI1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3d3dy5uY2JpLm5sbS5uaWguZ292L3B1Ym1lZC8zNDM3OTQ0MiIsIlVyaVN0cmluZyI6Imh0dHA6Ly93d3cubmNiaS5ubG0ubmloLmdvdi9wdWJtZWQvMzQzNzk0ND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3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AC95831" w14:textId="4CC2F48A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Rodríguez de Dios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A27E3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75A75E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46AF21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D74DC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FCEAB5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68F4A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21E3F1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D6781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6D5F53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92D73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B1459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C8299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FEF8C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00ED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90F53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E1CEFA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222F2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78F8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63F4C75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1CD070E" w14:textId="3C618948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70d6992-eebb-4e4a-9f7a-590e48fe563d"/>
                <w:id w:val="31152792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ZTA5NTEzLWVhMmMtNGI4Mi1iMDc3LTc0NWJiNGE0NDZkNiIsIlJhbmdlTGVuZ3RoIjo1LCJSZWZlcmVuY2VJZCI6Ijc0M2NiMjI2LTMzNjAtNDA0Yi1iMWQ1LWE3ZWQxMGVjMTd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Y2NlbGwuMjAyMS4wNy4wMDUiLCJVcmlTdHJpbmciOiJodHRwczovL2RvaS5vcmcvMTAuMTAxNi9qLmNjZWxsLjIwMjEuMDcuMD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RjZTQ2YjY0LTUyYzgtNDEyNC1iMmFhLTA3ZjRiZjE2OTIzYi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NDM4ODM3NyIsIlVyaVN0cmluZyI6Imh0dHA6Ly93d3cubmNiaS5ubG0ubmloLmdvdi9wdWJtZWQvMzQzODgzNz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4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194742F" w14:textId="4B97B7F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ou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9749F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A0B1E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7AC1A3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0769B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3B50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84D4E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1E91C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6FC1D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10405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51D9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91AA3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DF81F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E649E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7AD541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F7FF34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AA43A5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95DFB4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57CF7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3E85B12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356501CA" w14:textId="669EC881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8ede339-1888-43e5-a1e5-2461c8b6bc03"/>
                <w:id w:val="-138353053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NDQzNjdmLTdhMzQtNDdkYy04NThlLTk3MWVhYTk5OWE5MiIsIlJhbmdlTGVuZ3RoIjo1LCJSZWZlcmVuY2VJZCI6ImIyODFjNDFkLTdkZDMtNGM2ZC04NzNmLWZmODhiMmMxMzl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NDcvREREVC5TMzE2NTgzIiwiVXJpU3RyaW5nIjoiaHR0cHM6Ly9kb2kub3JnLzEwLjIxNDcvREREVC5TMzE2NTg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IyMDA4ZDZiLWQ5NjAtNGRlNi1iYjc5LTlhZmVkOWRiOTAyNSIsIk1vZGlmaWVkT24iOiIyMDIzLTEyLTA3VDExOjI5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ZG92ZXByZXNzLmNvbS9nZXRmaWxlLnBocD9maWxlSUQ9NzI1OTQiLCJVcmlTdHJpbmciOiJodHRwczovL3d3dy5kb3ZlcHJlc3MuY29tL2dldGZpbGUucGhwP2ZpbGVJRD03MjU5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I1ZTBhM2YwLTM1ZDQtNDVkZi1iMGU1LTYzODkxMWYwOWEyOSIsIk1vZGlmaWVkT24iOiIyMDIzLTEyLTA3VDExOjI5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uY2JpLm5sbS5uaWguZ292L3B1Ym1lZC8zNDQxMzYzMyIsIlVyaVN0cmluZyI6Imh0dHA6Ly93d3cubmNiaS5ubG0ubmloLmdvdi9wdWJtZWQvMzQ0MTM2Mz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5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F0281B0" w14:textId="00D425F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ng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22195CB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206EF6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1A7C1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61636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D281C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6D8875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BCE43A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306D0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76E80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540F8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9CC8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BBC80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BF64B0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2AA11A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1733A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98722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F6035B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8F949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CB6890B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9EA1676" w14:textId="39AFF300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c37bb99-c007-4cf5-a7b7-3067d2048663"/>
                <w:id w:val="-72059098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NDdlYjZmLThiN2ItNDFhNy1hZGI4LTY1OTExMWRiZGYwNyIsIlJhbmdlTGVuZ3RoIjo1LCJSZWZlcmVuY2VJZCI6IjRkODZlMGRiLTE1N2QtNGMyZS1hMWIzLWIwNmNlZDQ1ZmU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Ny9TTEEuMDAwMDAwMDAwMDAwNTE2MSIsIlVyaVN0cmluZyI6Imh0dHBzOi8vZG9pLm9yZy8xMC4xMDk3L1NMQS4wMDAwMDAwMDAwMDA1MT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mVmNDNjMzE2LWM1MTYtNDdlZC05M2QzLTE4NTM1OTFlZmZiMSIsIk1vZGlmaWVkT24iOiIyMDIzLTEyLTA3VDExOjI5OjI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uY2JpLm5sbS5uaWguZ292L3B1Ym1lZC8zNDQxNzM2NyIsIlVyaVN0cmluZyI6Imh0dHA6Ly93d3cubmNiaS5ubG0ubmloLmdvdi9wdWJtZWQvMzQ0MTczN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6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46C78EC" w14:textId="718590D3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Planellas et al (2022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5ECD6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9DE9FD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A64F9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477F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FE23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A4CB7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51EE95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EA05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5E0B1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F8CF8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F3D537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5EB7E0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F318FF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B6D3D9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8E0A68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D61F06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151357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237D65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0C0A7374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1B432BE" w14:textId="413CA376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dfb48d70-3617-4245-98cf-143cb1f14952"/>
                <w:id w:val="-2118129359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0OGMzMzU1LTY2NjgtNGFmYS1hZWJlLWE1MjcxZDBmYTUwYyIsIlJhbmdlTGVuZ3RoIjo1LCJSZWZlcmVuY2VJZCI6ImFhYjBkZjRjLWUwZTAtNDkxZi05NmVjLWMyNzhhZGU2NGNk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lamNhLjIwMjEuMDguMDE3IiwiVXJpU3RyaW5nIjoiaHR0cHM6Ly9kb2kub3JnLzEwLjEwMTYvai5lamNhLjIwMjEuMDguMDE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xhIEtyZXBwZXIiLCJDcmVhdGVkT24iOiIyMDIzLTEyLTA3VDExOjI5OjI1IiwiTW9kaWZpZWRCeSI6Il9EYW5pZWxhIEtyZXBwZXIiLCJJZCI6Ijc1NDgyN2E1LTU2NWUtNGRiYS05NjRkLWE5N2JkMGIxNmU3ZCIsIk1vZGlmaWVkT24iOiIyMDIzLTEyLTA3VDExOjI5OjI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3d3dy5uY2JpLm5sbS5uaWguZ292L3B1Ym1lZC8zNDUwNzI0NCIsIlVyaVN0cmluZyI6Imh0dHA6Ly93d3cubmNiaS5ubG0ubmloLmdvdi9wdWJtZWQvMzQ1MDcyN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7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190B66A6" w14:textId="5AC88D81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Stahler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C5E1AD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1376FD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6CA29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49990C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546F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4A0EB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024071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13080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1CC740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2F2174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C74F59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DFE44B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E9E4C4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9E079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3B0C14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EF2682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935B7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428CB4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6145BAD8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7FBDFC4" w14:textId="151570C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2cbf280b-12a7-4e80-949f-81610e527e07"/>
                <w:id w:val="206995893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mNzYxMmY3LTQ3YWUtNDE0MC1iNGY1LWNjYWQzOTE4ZTdkZSIsIlJhbmdlTGVuZ3RoIjo1LCJSZWZlcmVuY2VJZCI6IjIzYjU4Y2Y2LTgzZTktNGRlMy04NGY2LWVhNDU3MWY2YjQ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jAwL0pDTy4yMS4wMTQzNiIsIlVyaVN0cmluZyI6Imh0dHBzOi8vZG9pLm9yZy8xMC4xMjAwL0pDTy4yMS4wMTQz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yMGI0ZmZjYi1iMWMwLTQ2NTEtOGMwNS04ZTI1N2U4YzczNWQiLCJNb2RpZmllZE9uIjoiMjAyMy0xMi0wN1QxMToyOToyN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YXVyYS5hYmRuLmFjLnVrL2JpdHN0cmVhbS8yMTY0LzE3NTUzLzEvQWRhbXNfZXRhbF9KQ09fQ2FwZWNpdGFiaW5lX1ZlcnN1c19BY3RpdmVfVm9SLnBkZiIsIlVyaVN0cmluZyI6Imh0dHBzOi8vYXVyYS5hYmRuLmFjLnVrL2JpdHN0cmVhbS8yMTY0LzE3NTUzLzEvQWRhbXNfZXRhbF9KQ09fQ2FwZWNpdGFiaW5lX1ZlcnN1c19BY3RpdmVfVm9S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JiM2YwYTlkLWI5OTQtNGU1NS05MjUyLTUzMDcyODUyYTNhOSIsIk1vZGlmaWVkT24iOiIyMDIzLTEyLTA3VDExOjI5OjI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d3dy5uY2JpLm5sbS5uaWguZ292L3B1Ym1lZC8zNDUxNjc1OSIsIlVyaVN0cmluZyI6Imh0dHA6Ly93d3cubmNiaS5ubG0ubmloLmdvdi9wdWJtZWQvMzQ1MTY3NT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8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64C425A3" w14:textId="07B3D2F0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Adams et al (2021)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B3323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43DA533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29B6355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E297A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84067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C187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07069C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3975BE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AD678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768E8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E9C18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6FC8D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7890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84132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83FD0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13396C6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CFFE2B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FAA3F2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439345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B1DDE17" w14:textId="22C4CA0D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6e16707-bbf0-4d09-aa75-c2d99b958274"/>
                <w:id w:val="1242448328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2MzcyYTdiLTBhOWEtNDY5OS04ZTE1LWRlOThhODEyNzIwOSIsIlJhbmdlTGVuZ3RoIjo1LCJSZWZlcmVuY2VJZCI6IjMwZmVkNjYwLWRjYzgtNDhlZi1hZDU5LWRlMjViNGNiZmF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bmNiaS5ubG0ubmloLmdvdi9wdWJtZWQvMzQ1NjUwMDEiLCJVcmlTdHJpbmciOiJodHRwOi8vd3d3Lm5jYmkubmxtLm5paC5nb3YvcHVibWVkLzM0NTY1M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09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53DDE83A" w14:textId="5087AE1F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o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6D9F9CA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F4A5B9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2A95A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5FF9B0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9EB770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41E7F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6DA1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8D3449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BFA77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2BB9C8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271DE8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57372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90364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234C81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DEDF36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C9F7B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4C09B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91E233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17F413B9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4198EAA2" w14:textId="47012964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97d7263a-a454-4ff1-8463-62d5623848b5"/>
                <w:id w:val="-54282761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ZGVkNDJmLTVlMGEtNGI3Yy05MTk4LTBjYTc1ZjM0NDEyNCIsIlJhbmdlTGVuZ3RoIjo1LCJSZWZlcmVuY2VJZCI6IjE5ZjlhYzM3LTFjNGMtNGQxOS1hNmRkLWY3MWYzODM0MGZ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xL2phbWFzdXJnLjIwMjEuNDU2OCIsIlVyaVN0cmluZyI6Imh0dHBzOi8vZG9pLm9yZy8xMC4xMDAxL2phbWFzdXJnLjIwMjEuNDU2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5Y2M0MGNjYy1hOGE2LTQ3YzYtYTJmMC02ZDdlNjg1Njc2MTgiLCJNb2RpZmllZE9uIjoiMjAyMy0xMi0wN1QxMToyOToy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3d3cubmNiaS5ubG0ubmloLmdvdi9wdWJtZWQvMzQ2MTMzMzAiLCJVcmlTdHJpbmciOiJodHRwOi8vd3d3Lm5jYmkubmxtLm5paC5nb3YvcHVibWVkLzM0NjEzMzMw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0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26E0F36" w14:textId="1FCA059B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o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575EB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7CFBC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77BFC2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A84851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8F263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E2DC4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B29CD3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DB271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1BECF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035393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4E1CB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430E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895865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B4F8C7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CDDC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35959C9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7A575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197646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7524F606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09A55230" w14:textId="49BDBB87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5a0a432e-3a6f-4830-959c-6da9d21a85dd"/>
                <w:id w:val="-1694214582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1YjE5YjdkLTI3MjYtNDZlZC04NTNjLTc1MDM5YWM0ZWE5MCIsIlJhbmdlTGVuZ3RoIjo1LCJSZWZlcmVuY2VJZCI6IjUwYmI5MTU5LTI2NGEtNGY3NC05NjcwLTA1ODNjM2MxMzc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S9qYW1hc3VyZy4yMDIxLjQ5OTIiLCJVcmlTdHJpbmciOiJodHRwczovL2RvaS5vcmcvMTAuMTAwMS9qYW1hc3VyZy4yMDIxLjQ5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NmRmMWFhYzEtYjhlOC00MTAxLWEzOWItMDBhYzBlM2Q3ZTQ4IiwiTW9kaWZpZWRPbiI6IjIwMjMtMTItMDdUMTE6Mjk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phbWFuZXR3b3JrLmNvbS9qb3VybmFscy9qYW1hc3VyZ2VyeS9hcnRpY2xlcGRmLzI3ODQ4MjIvamFtYXN1cmdlcnlfdmFuX2Rlcl9rcnVpanNzZW5fMjAyMV9vaV8yMTAwNzdfMTYzNzU5NTk5Mi41MjcwOS5wZGYiLCJVcmlTdHJpbmciOiJodHRwczovL2phbWFuZXR3b3JrLmNvbS9qb3VybmFscy9qYW1hc3VyZ2VyeS9hcnRpY2xlcGRmLzI3ODQ4MjIvamFtYXN1cmdlcnlfdmFuX2Rlcl9rcnVpanNzZW5fMjAyMV9vaV8yMTAwNzdfMTYzNzU5NTk5Mi41MjcwO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0NmE5NzI1Yi02ODFlLTQ2OWEtYWE0YS1iYjRmZWYwOTY5ZmUiLCJNb2RpZmllZE9uIjoiMjAyMy0xMi0wN1QxMToyO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bmNiaS5ubG0ubmloLmdvdi9wdWJtZWQvMzQ2MTMzMzkiLCJVcmlTdHJpbmciOiJodHRwOi8vd3d3Lm5jYmkubmxtLm5paC5nb3YvcHVibWVkLzM0NjEzMzM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1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264EB4D6" w14:textId="4E01466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van der Kruijssen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1B0F51F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5C8363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CD3B7E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142613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2A99894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F35198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3211F9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8C6C6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7CB99E4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7FAB13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676E2CB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08B6C50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6B033E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0C48A9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F04F8D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5CCAA52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52F5F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65792FA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</w:tr>
      <w:tr w:rsidR="0012691F" w:rsidRPr="00FB247B" w14:paraId="7E128790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5FF2969" w14:textId="3F68B08F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10a1dbc9-2547-44c7-82b4-372d9e329244"/>
                <w:id w:val="-1749031523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WRmZDkyLTBkODMtNDkxOC05MWZlLWI2NjMyYzljYjJkZiIsIlJhbmdlTGVuZ3RoIjo1LCJSZWZlcmVuY2VJZCI6IjQ1YWJhZmRlLWUxZjQtNGViMy04ZTAxLTUyYThkMDYxYmN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TAzNy9hcG0tMjEtMjYyMyIsIlVyaVN0cmluZyI6Imh0dHBzOi8vZG9pLm9yZy8xMC4yMTAzNy9hcG0tMjEtMjYy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YSBLcmVwcGVyIiwiQ3JlYXRlZE9uIjoiMjAyMy0xMi0wN1QxMToyOToyNSIsIk1vZGlmaWVkQnkiOiJfRGFuaWVsYSBLcmVwcGVyIiwiSWQiOiIxNDM5YTU4NS1jN2Q5LTRkNDAtODUwNi1jODRmMWE0ZGVmNGMiLCJNb2RpZmllZE9uIjoiMjAyMy0xMi0wN1QxMToyOToy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BtLmFtZWdyb3Vwcy5jb20vYXJ0aWNsZS92aWV3RmlsZS84MjA5NC9wZGYiLCJVcmlTdHJpbmciOiJodHRwczovL2FwbS5hbWVncm91cHMuY29tL2FydGljbGUvdmlld0ZpbGUvODIwOTQv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GZmM2NlODUtYzhhZS00OTFhLWI1ZTAtNDllYTg4MDQ1OGI0IiwiTW9kaWZpZWRPbiI6IjIwMjMtMTItMDdUMTE6Mjk6Mj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5jYmkubmxtLm5paC5nb3YvcHVibWVkLzM0NzYzNTA0IiwiVXJpU3RyaW5nIjoiaHR0cDovL3d3dy5uY2JpLm5sbS5uaWguZ292L3B1Ym1lZC8zNDc2MzU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2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48E463E8" w14:textId="2259DC2C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ou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151C2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89C04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1457DC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9B8CB0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150EB7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866D321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BBE861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2ABF7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FF873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EF39DD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2FB8FA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7C3FE2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4FAB06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04E58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897B5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F15A6A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A70B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F7D1EC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4F072C9D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27E7A669" w14:textId="24C3853B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ead3be9-a6d4-499e-9919-c7126b3c9381"/>
                <w:id w:val="661192174"/>
                <w:placeholder>
                  <w:docPart w:val="DefaultPlaceholder_-1854013440"/>
                </w:placeholder>
              </w:sdtPr>
              <w:sdtContent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zMzNjFmLTM2YTEtNGVlYS1hYzNmLTg2Nzc4MjZkYjNlNCIsIlJhbmdlTGVuZ3RoIjo1LCJSZWZlcmVuY2VJZCI6IjJlZjkyM2E5LWFkNjYtNGEzOC04ODg1LWYzNTFhMmVmN2M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9zMTI4ODUtMDIxLTA4OTM4LTciLCJVcmlTdHJpbmciOiJodHRwczovL2RvaS5vcmcvMTAuMTE4Ni9zMTI4ODUtMDIxLTA4OTM4L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jIyZWMyZDgtN2RkMi00YjUzLWE3OWEtMWU1ODAxZmRiZTU4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JtY2NhbmNlci5iaW9tZWRjZW50cmFsLmNvbS90cmFjay9wZGYvMTAuMTE4Ni9zMTI4ODUtMDIxLTA4OTM4LTciLCJVcmlTdHJpbmciOiJodHRwczovL2JtY2NhbmNlci5iaW9tZWRjZW50cmFsLmNvbS90cmFjay9wZGYvMTAuMTE4Ni9zMTI4ODUtMDIxLTA4OTM4L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zYzk3OGM3My03ZTFmLTRiZTMtOGI4NS1mMGQwNzNmZjdlOTIiLCJNb2RpZmllZE9uIjoiMjAyMy0xMi0wN1QxMToyOToy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bmNiaS5ubG0ubmloLmdvdi9wdWJtZWQvMzQ3ODQ4ODkiLCJVcmlTdHJpbmciOiJodHRwOi8vd3d3Lm5jYmkubmxtLm5paC5nb3YvcHVibWVkLzM0Nzg0ODg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}</w:instrTex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3]</w:t>
                </w:r>
                <w:r w:rsidR="00FB3CDF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7CE7D0CC" w14:textId="08262AA5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9D1B5D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5D3B1B5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9548C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D14CDA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222930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703E9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041D79F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9DD3DD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C6EFCE"/>
            <w:noWrap/>
            <w:vAlign w:val="center"/>
            <w:hideMark/>
          </w:tcPr>
          <w:p w14:paraId="379AE78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CB131C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44CFBCA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084CA8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159720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F7970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00CEA0A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11F65FF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3CC68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3C3F12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2BD7C4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6147511C" w14:textId="0CE42752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f11c7ccc-99a0-48cc-b7a3-44b8ee2ad2a4"/>
                <w:id w:val="-1437515080"/>
                <w:placeholder>
                  <w:docPart w:val="DefaultPlaceholder_-1854013440"/>
                </w:placeholder>
              </w:sdtPr>
              <w:sdtContent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OTAyMzFkLWZjZTItNDhiNy1hOGFiLTlmYWQ2YmRhMDU0YSIsIlJhbmdlTGVuZ3RoIjo1LCJSZWZlcmVuY2VJZCI6IjM3NGYwYTM2LTlkNDAtNDlkOS1iNmZiLTdhODk5MGZiYjc5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1NS8yMDIxLzUzNDMxMDQiLCJVcmlTdHJpbmciOiJodHRwczovL2RvaS5vcmcvMTAuMTE1NS8yMDIxLzUzNDMx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MjM1ODg1ZjUtNzVkMC00NDU0LWE5NmMtNTU1MjkzZjI1YmVmIiwiTW9kaWZpZWRPbiI6IjIwMjMtMTItMDdUMTE6Mjk6Mj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vd25sb2Fkcy5oaW5kYXdpLmNvbS9qb3VybmFscy9jbW1tLzIwMjEvNTM0MzEwNC5wZGYiLCJVcmlTdHJpbmciOiJodHRwczovL2Rvd25sb2Fkcy5oaW5kYXdpLmNvbS9qb3VybmFscy9jbW1tLzIwMjEvNTM0MzEwN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YSBLcmVwcGVyIiwiQ3JlYXRlZE9uIjoiMjAyMy0xMi0wN1QxMToyOToyNSIsIk1vZGlmaWVkQnkiOiJfRGFuaWVsYSBLcmVwcGVyIiwiSWQiOiI5YTkwMzBiMi01YmY1LTQ4MjEtYTA3NS0xZWNmMTJiZDRlNzQiLCJNb2RpZmllZE9uIjoiMjAyMy0xMi0wN1QxMToyOToy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bmNiaS5ubG0ubmloLmdvdi9wdWJtZWQvMzQ5MzgzNTQiLCJVcmlTdHJpbmciOiJodHRwOi8vd3d3Lm5jYmkubmxtLm5paC5nb3YvcHVibWVkLzM0OTM4Mz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}</w:instrText>
                </w:r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4]</w:t>
                </w:r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7FF835B" w14:textId="43F88658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Zhang et al (2021)</w:t>
            </w:r>
          </w:p>
        </w:tc>
        <w:tc>
          <w:tcPr>
            <w:tcW w:w="794" w:type="dxa"/>
            <w:shd w:val="clear" w:color="000000" w:fill="FFEB9C"/>
            <w:noWrap/>
            <w:vAlign w:val="center"/>
            <w:hideMark/>
          </w:tcPr>
          <w:p w14:paraId="03F3DC2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6500"/>
                <w:sz w:val="20"/>
                <w:szCs w:val="20"/>
                <w:lang w:val="en-US" w:eastAsia="de-DE"/>
              </w:rPr>
              <w:t>unclear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D512C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6E2D47F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5A2DABC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25232F2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1D3F64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4B9BF43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38F47D1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70453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C1BD84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344BCF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12FB5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6422D9B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03DC3F7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37AAB5E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2F2F2"/>
            <w:noWrap/>
            <w:vAlign w:val="center"/>
            <w:hideMark/>
          </w:tcPr>
          <w:p w14:paraId="040CFC6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13BF1A9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3B285A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  <w:tr w:rsidR="0012691F" w:rsidRPr="00FB247B" w14:paraId="28763E22" w14:textId="77777777" w:rsidTr="00AF1A0A">
        <w:trPr>
          <w:trHeight w:val="320"/>
        </w:trPr>
        <w:tc>
          <w:tcPr>
            <w:tcW w:w="653" w:type="dxa"/>
            <w:shd w:val="clear" w:color="auto" w:fill="auto"/>
            <w:noWrap/>
            <w:vAlign w:val="center"/>
          </w:tcPr>
          <w:p w14:paraId="5A54BE46" w14:textId="2A9B280A" w:rsidR="00C3067E" w:rsidRPr="00503780" w:rsidRDefault="00000000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sdt>
              <w:sdtPr>
                <w:rPr>
                  <w:rFonts w:ascii="Calibri Light" w:eastAsia="Times New Roman" w:hAnsi="Calibri Light" w:cs="Calibri Light"/>
                  <w:color w:val="000000"/>
                  <w:sz w:val="20"/>
                  <w:szCs w:val="20"/>
                  <w:lang w:val="en-US" w:eastAsia="de-DE"/>
                </w:rPr>
                <w:alias w:val="To edit, see citavi.com/edit"/>
                <w:tag w:val="CitaviPlaceholder#07ecfb9b-8eb7-4b80-b55e-a02b4b47b740"/>
                <w:id w:val="602923299"/>
                <w:placeholder>
                  <w:docPart w:val="DefaultPlaceholder_-1854013440"/>
                </w:placeholder>
              </w:sdtPr>
              <w:sdtContent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begin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3NmY1YTI5LWFmZWYtNDI5Ny1iNzg2LTFkN2Y5ZTdiNmU1MiIsIlJhbmdlTGVuZ3RoIjo1LCJSZWZlcmVuY2VJZCI6IjdkZjRhYzMwLWMzNGYtNDBhZC1iMGZmLTlmMTJkNDU1MTkw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1NS8yMDIxLzIzMzg4MDAiLCJVcmlTdHJpbmciOiJodHRwczovL2RvaS5vcmcvMTAuMTE1NS8yMDIxLzIzMzg4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GEgS3JlcHBlciIsIkNyZWF0ZWRPbiI6IjIwMjMtMTItMDdUMTE6Mjk6MjUiLCJNb2RpZmllZEJ5IjoiX0RhbmllbGEgS3JlcHBlciIsIklkIjoiOWY1ODdiOWEtZGE4ZC00MDIwLWI4NWEtZTIzZTBiYmZjNmQ1IiwiTW9kaWZpZWRPbiI6IjIwMjMtMTItMDdUMTE6Mjk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vd25sb2Fkcy5oaW5kYXdpLmNvbS9qb3VybmFscy9qaGUvMjAyMS8yMzM4ODAwLnBkZiIsIlVyaVN0cmluZyI6Imh0dHBzOi8vZG93bmxvYWRzLmhpbmRhd2kuY29tL2pvdXJuYWxzL2poZS8yMDIxLzIzMzg4MDA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GEgS3JlcHBlciIsIkNyZWF0ZWRPbiI6IjIwMjMtMTItMDdUMTE6Mjk6MjUiLCJNb2RpZmllZEJ5IjoiX0RhbmllbGEgS3JlcHBlciIsIklkIjoiNjhlNDI5ZGYtNDJjNy00ZWVjLWExMjEtNDRjMDBmMGYwZjE2IiwiTW9kaWZpZWRPbiI6IjIwMjMtMTItMDdUMTE6Mjk6Mj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5jYmkubmxtLm5paC5nb3YvcHVibWVkLzM0OTU2NTYxIiwiVXJpU3RyaW5nIjoiaHR0cDovL3d3dy5uY2JpLm5sbS5uaWguZ292L3B1Ym1lZC8zNDk1NjU2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}</w:instrText>
                </w:r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separate"/>
                </w:r>
                <w:r w:rsidR="00503780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t>[215]</w:t>
                </w:r>
                <w:r w:rsidR="00F87927" w:rsidRPr="00503780">
                  <w:rPr>
                    <w:rFonts w:ascii="Calibri Light" w:eastAsia="Times New Roman" w:hAnsi="Calibri Light" w:cs="Calibri Light"/>
                    <w:color w:val="000000"/>
                    <w:sz w:val="20"/>
                    <w:szCs w:val="20"/>
                    <w:lang w:val="en-US" w:eastAsia="de-DE"/>
                  </w:rPr>
                  <w:fldChar w:fldCharType="end"/>
                </w:r>
              </w:sdtContent>
            </w:sdt>
          </w:p>
        </w:tc>
        <w:tc>
          <w:tcPr>
            <w:tcW w:w="2721" w:type="dxa"/>
            <w:shd w:val="clear" w:color="auto" w:fill="auto"/>
            <w:noWrap/>
            <w:vAlign w:val="center"/>
            <w:hideMark/>
          </w:tcPr>
          <w:p w14:paraId="00147C85" w14:textId="3A7EFCF2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Wang et al (2021)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7EDB357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A9EA824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73A5307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23401DD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6DC5A356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217F91A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7CBC32C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5AF528C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2A3988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10EDC4B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CA05DB3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7F375EDC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A3F1F07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29601D2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567" w:type="dxa"/>
            <w:shd w:val="clear" w:color="000000" w:fill="F2F2F2"/>
            <w:noWrap/>
            <w:vAlign w:val="center"/>
            <w:hideMark/>
          </w:tcPr>
          <w:p w14:paraId="3FD0AA8F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val="en-US" w:eastAsia="de-DE"/>
              </w:rPr>
              <w:t>n/a</w:t>
            </w:r>
          </w:p>
        </w:tc>
        <w:tc>
          <w:tcPr>
            <w:tcW w:w="794" w:type="dxa"/>
            <w:shd w:val="clear" w:color="000000" w:fill="C6EFCE"/>
            <w:noWrap/>
            <w:vAlign w:val="center"/>
            <w:hideMark/>
          </w:tcPr>
          <w:p w14:paraId="432BFE8D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006100"/>
                <w:sz w:val="20"/>
                <w:szCs w:val="20"/>
                <w:lang w:val="en-US" w:eastAsia="de-DE"/>
              </w:rPr>
              <w:t>yes</w:t>
            </w:r>
          </w:p>
        </w:tc>
        <w:tc>
          <w:tcPr>
            <w:tcW w:w="567" w:type="dxa"/>
            <w:shd w:val="clear" w:color="000000" w:fill="FFC7CE"/>
            <w:noWrap/>
            <w:vAlign w:val="center"/>
            <w:hideMark/>
          </w:tcPr>
          <w:p w14:paraId="09D12F75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  <w:tc>
          <w:tcPr>
            <w:tcW w:w="794" w:type="dxa"/>
            <w:shd w:val="clear" w:color="000000" w:fill="FFC7CE"/>
            <w:noWrap/>
            <w:vAlign w:val="center"/>
            <w:hideMark/>
          </w:tcPr>
          <w:p w14:paraId="391652E0" w14:textId="77777777" w:rsidR="00C3067E" w:rsidRPr="00503780" w:rsidRDefault="00C3067E" w:rsidP="00AF1A0A">
            <w:pPr>
              <w:spacing w:after="0" w:line="240" w:lineRule="auto"/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</w:pPr>
            <w:r w:rsidRPr="00503780">
              <w:rPr>
                <w:rFonts w:ascii="Calibri Light" w:eastAsia="Times New Roman" w:hAnsi="Calibri Light" w:cs="Calibri Light"/>
                <w:color w:val="9C0006"/>
                <w:sz w:val="20"/>
                <w:szCs w:val="20"/>
                <w:lang w:val="en-US" w:eastAsia="de-DE"/>
              </w:rPr>
              <w:t>no</w:t>
            </w:r>
          </w:p>
        </w:tc>
      </w:tr>
    </w:tbl>
    <w:p w14:paraId="737E6C63" w14:textId="6381AD31" w:rsidR="00C2239F" w:rsidRPr="00503780" w:rsidRDefault="00C2239F" w:rsidP="00503780">
      <w:pPr>
        <w:jc w:val="both"/>
        <w:rPr>
          <w:rFonts w:ascii="Calibri Light" w:hAnsi="Calibri Light" w:cs="Calibri Light"/>
          <w:sz w:val="20"/>
          <w:szCs w:val="20"/>
          <w:shd w:val="clear" w:color="auto" w:fill="FFFF00"/>
          <w:lang w:val="en-US"/>
        </w:rPr>
      </w:pPr>
    </w:p>
    <w:p w14:paraId="00DE137C" w14:textId="2EF45774" w:rsidR="001C526A" w:rsidRPr="00503780" w:rsidRDefault="001C526A" w:rsidP="00503780">
      <w:pPr>
        <w:pStyle w:val="CitaviBibliographyEntry"/>
        <w:jc w:val="both"/>
        <w:rPr>
          <w:rFonts w:ascii="Calibri Light" w:hAnsi="Calibri Light" w:cs="Calibri Light"/>
          <w:sz w:val="20"/>
          <w:szCs w:val="20"/>
          <w:shd w:val="clear" w:color="auto" w:fill="FFFF00"/>
          <w:lang w:val="en-US"/>
        </w:rPr>
      </w:pPr>
    </w:p>
    <w:p w14:paraId="3DF40BA3" w14:textId="77777777" w:rsidR="001C526A" w:rsidRPr="00503780" w:rsidRDefault="001C526A" w:rsidP="00503780">
      <w:pPr>
        <w:jc w:val="both"/>
        <w:rPr>
          <w:rFonts w:ascii="Calibri Light" w:hAnsi="Calibri Light" w:cs="Calibri Light"/>
          <w:sz w:val="20"/>
          <w:szCs w:val="20"/>
          <w:shd w:val="clear" w:color="auto" w:fill="FFFF00"/>
          <w:lang w:val="en-US"/>
        </w:rPr>
      </w:pPr>
    </w:p>
    <w:sectPr w:rsidR="001C526A" w:rsidRPr="00503780" w:rsidSect="004F31E8">
      <w:headerReference w:type="default" r:id="rId10"/>
      <w:pgSz w:w="16840" w:h="11907" w:orient="landscape" w:code="1"/>
      <w:pgMar w:top="1440" w:right="1440" w:bottom="1440" w:left="1440" w:header="708" w:footer="708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69AE3B" w14:textId="77777777" w:rsidR="00970D2D" w:rsidRDefault="00970D2D" w:rsidP="00C255E8">
      <w:pPr>
        <w:spacing w:after="0" w:line="240" w:lineRule="auto"/>
      </w:pPr>
      <w:r>
        <w:separator/>
      </w:r>
    </w:p>
  </w:endnote>
  <w:endnote w:type="continuationSeparator" w:id="0">
    <w:p w14:paraId="69BF2261" w14:textId="77777777" w:rsidR="00970D2D" w:rsidRDefault="00970D2D" w:rsidP="00C255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20554477"/>
      <w:docPartObj>
        <w:docPartGallery w:val="Page Numbers (Bottom of Page)"/>
        <w:docPartUnique/>
      </w:docPartObj>
    </w:sdtPr>
    <w:sdtContent>
      <w:p w14:paraId="5BDE94C0" w14:textId="68881C34" w:rsidR="00596F1D" w:rsidRDefault="00596F1D">
        <w:pPr>
          <w:pStyle w:val="Fuzeile"/>
          <w:jc w:val="right"/>
        </w:pPr>
        <w:r w:rsidRPr="00E54E97">
          <w:rPr>
            <w:rFonts w:ascii="Calibri Light" w:hAnsi="Calibri Light"/>
            <w:sz w:val="20"/>
          </w:rPr>
          <w:fldChar w:fldCharType="begin"/>
        </w:r>
        <w:r w:rsidRPr="00E54E97">
          <w:rPr>
            <w:rFonts w:ascii="Calibri Light" w:hAnsi="Calibri Light"/>
            <w:sz w:val="20"/>
          </w:rPr>
          <w:instrText>PAGE   \* MERGEFORMAT</w:instrText>
        </w:r>
        <w:r w:rsidRPr="00E54E97">
          <w:rPr>
            <w:rFonts w:ascii="Calibri Light" w:hAnsi="Calibri Light"/>
            <w:sz w:val="20"/>
          </w:rPr>
          <w:fldChar w:fldCharType="separate"/>
        </w:r>
        <w:r w:rsidR="00D95569">
          <w:rPr>
            <w:rFonts w:ascii="Calibri Light" w:hAnsi="Calibri Light"/>
            <w:noProof/>
            <w:sz w:val="20"/>
          </w:rPr>
          <w:t>19</w:t>
        </w:r>
        <w:r w:rsidRPr="00E54E97">
          <w:rPr>
            <w:rFonts w:ascii="Calibri Light" w:hAnsi="Calibri Light"/>
            <w:sz w:val="20"/>
          </w:rPr>
          <w:fldChar w:fldCharType="end"/>
        </w:r>
      </w:p>
    </w:sdtContent>
  </w:sdt>
  <w:p w14:paraId="6370E9A2" w14:textId="5A647B64" w:rsidR="00596F1D" w:rsidRDefault="00596F1D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C0A796" w14:textId="77777777" w:rsidR="00970D2D" w:rsidRDefault="00970D2D" w:rsidP="00C255E8">
      <w:pPr>
        <w:spacing w:after="0" w:line="240" w:lineRule="auto"/>
      </w:pPr>
      <w:r>
        <w:separator/>
      </w:r>
    </w:p>
  </w:footnote>
  <w:footnote w:type="continuationSeparator" w:id="0">
    <w:p w14:paraId="2A4EFB95" w14:textId="77777777" w:rsidR="00970D2D" w:rsidRDefault="00970D2D" w:rsidP="00C255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975144" w14:textId="77777777" w:rsidR="00596F1D" w:rsidRDefault="00596F1D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9B7138" w14:textId="77777777" w:rsidR="00596F1D" w:rsidRDefault="00596F1D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D9429F"/>
    <w:multiLevelType w:val="multilevel"/>
    <w:tmpl w:val="2A82395A"/>
    <w:lvl w:ilvl="0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Times New Roman" w:hAnsi="Times New Roman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Times New Roman" w:hAnsi="Times New Roman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Times New Roman" w:hAnsi="Times New Roman"/>
      </w:rPr>
    </w:lvl>
  </w:abstractNum>
  <w:abstractNum w:abstractNumId="1" w15:restartNumberingAfterBreak="0">
    <w:nsid w:val="212E12BC"/>
    <w:multiLevelType w:val="multilevel"/>
    <w:tmpl w:val="B48E409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upperLetter"/>
      <w:lvlText w:val="%3."/>
      <w:lvlJc w:val="right"/>
      <w:pPr>
        <w:ind w:left="2160" w:hanging="360"/>
      </w:pPr>
    </w:lvl>
    <w:lvl w:ilvl="3">
      <w:start w:val="1"/>
      <w:numFmt w:val="lowerRoman"/>
      <w:lvlText w:val="%4."/>
      <w:lvlJc w:val="left"/>
      <w:pPr>
        <w:ind w:left="2880" w:hanging="360"/>
      </w:pPr>
    </w:lvl>
    <w:lvl w:ilvl="4">
      <w:start w:val="1"/>
      <w:numFmt w:val="upperRoman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right"/>
      <w:pPr>
        <w:ind w:left="4320" w:hanging="360"/>
      </w:pPr>
    </w:lvl>
    <w:lvl w:ilvl="6">
      <w:start w:val="1"/>
      <w:numFmt w:val="lowerLetter"/>
      <w:lvlText w:val="%7."/>
      <w:lvlJc w:val="left"/>
      <w:pPr>
        <w:ind w:left="5040" w:hanging="360"/>
      </w:pPr>
    </w:lvl>
    <w:lvl w:ilvl="7">
      <w:start w:val="1"/>
      <w:numFmt w:val="upp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360"/>
      </w:pPr>
    </w:lvl>
  </w:abstractNum>
  <w:abstractNum w:abstractNumId="2" w15:restartNumberingAfterBreak="0">
    <w:nsid w:val="2EED768C"/>
    <w:multiLevelType w:val="multilevel"/>
    <w:tmpl w:val="33A0D5BA"/>
    <w:lvl w:ilvl="0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Times New Roman" w:hAnsi="Times New Roman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Times New Roman" w:hAnsi="Times New Roman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Times New Roman" w:hAnsi="Times New Roman"/>
      </w:rPr>
    </w:lvl>
  </w:abstractNum>
  <w:abstractNum w:abstractNumId="3" w15:restartNumberingAfterBreak="0">
    <w:nsid w:val="43B41703"/>
    <w:multiLevelType w:val="multilevel"/>
    <w:tmpl w:val="15BAC774"/>
    <w:lvl w:ilvl="0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Times New Roman" w:hAnsi="Times New Roman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Times New Roman" w:hAnsi="Times New Roman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Times New Roman" w:hAnsi="Times New Roman"/>
      </w:rPr>
    </w:lvl>
  </w:abstractNum>
  <w:abstractNum w:abstractNumId="4" w15:restartNumberingAfterBreak="0">
    <w:nsid w:val="447D4529"/>
    <w:multiLevelType w:val="multilevel"/>
    <w:tmpl w:val="D3C485E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○"/>
      <w:lvlJc w:val="left"/>
      <w:pPr>
        <w:ind w:left="1440" w:hanging="360"/>
      </w:pPr>
      <w:rPr>
        <w:rFonts w:ascii="Times New Roman" w:hAnsi="Times New Roman"/>
      </w:rPr>
    </w:lvl>
    <w:lvl w:ilvl="2">
      <w:start w:val="1"/>
      <w:numFmt w:val="bullet"/>
      <w:lvlText w:val="■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start w:val="1"/>
      <w:numFmt w:val="bullet"/>
      <w:lvlText w:val="○"/>
      <w:lvlJc w:val="left"/>
      <w:pPr>
        <w:ind w:left="3600" w:hanging="360"/>
      </w:pPr>
      <w:rPr>
        <w:rFonts w:ascii="Times New Roman" w:hAnsi="Times New Roman"/>
      </w:rPr>
    </w:lvl>
    <w:lvl w:ilvl="5">
      <w:start w:val="1"/>
      <w:numFmt w:val="bullet"/>
      <w:lvlText w:val="■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start w:val="1"/>
      <w:numFmt w:val="bullet"/>
      <w:lvlText w:val="○"/>
      <w:lvlJc w:val="left"/>
      <w:pPr>
        <w:ind w:left="5760" w:hanging="360"/>
      </w:pPr>
      <w:rPr>
        <w:rFonts w:ascii="Times New Roman" w:hAnsi="Times New Roman"/>
      </w:rPr>
    </w:lvl>
    <w:lvl w:ilvl="8">
      <w:start w:val="1"/>
      <w:numFmt w:val="bullet"/>
      <w:lvlText w:val="■"/>
      <w:lvlJc w:val="left"/>
      <w:pPr>
        <w:ind w:left="6480" w:hanging="360"/>
      </w:pPr>
      <w:rPr>
        <w:rFonts w:ascii="Times New Roman" w:hAnsi="Times New Roman"/>
      </w:rPr>
    </w:lvl>
  </w:abstractNum>
  <w:abstractNum w:abstractNumId="5" w15:restartNumberingAfterBreak="0">
    <w:nsid w:val="5CC53C9E"/>
    <w:multiLevelType w:val="multilevel"/>
    <w:tmpl w:val="58F08550"/>
    <w:lvl w:ilvl="0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Times New Roman" w:hAnsi="Times New Roman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Times New Roman" w:hAnsi="Times New Roman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Times New Roman" w:hAnsi="Times New Roman"/>
      </w:rPr>
    </w:lvl>
  </w:abstractNum>
  <w:abstractNum w:abstractNumId="6" w15:restartNumberingAfterBreak="0">
    <w:nsid w:val="6FF67ABC"/>
    <w:multiLevelType w:val="multilevel"/>
    <w:tmpl w:val="B5B2E1EA"/>
    <w:lvl w:ilvl="0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Times New Roman" w:hAnsi="Times New Roman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Times New Roman" w:hAnsi="Times New Roman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Times New Roman" w:hAnsi="Times New Roman"/>
      </w:rPr>
    </w:lvl>
  </w:abstractNum>
  <w:abstractNum w:abstractNumId="7" w15:restartNumberingAfterBreak="0">
    <w:nsid w:val="7925468A"/>
    <w:multiLevelType w:val="multilevel"/>
    <w:tmpl w:val="998AD342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○"/>
      <w:lvlJc w:val="left"/>
      <w:pPr>
        <w:ind w:left="1440" w:hanging="360"/>
      </w:pPr>
      <w:rPr>
        <w:rFonts w:ascii="Times New Roman" w:hAnsi="Times New Roman"/>
      </w:rPr>
    </w:lvl>
    <w:lvl w:ilvl="2">
      <w:start w:val="1"/>
      <w:numFmt w:val="bullet"/>
      <w:lvlText w:val="■"/>
      <w:lvlJc w:val="left"/>
      <w:pPr>
        <w:ind w:left="2160" w:hanging="360"/>
      </w:pPr>
      <w:rPr>
        <w:rFonts w:ascii="Times New Roman" w:hAnsi="Times New Roman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start w:val="1"/>
      <w:numFmt w:val="bullet"/>
      <w:lvlText w:val="○"/>
      <w:lvlJc w:val="left"/>
      <w:pPr>
        <w:ind w:left="3600" w:hanging="360"/>
      </w:pPr>
      <w:rPr>
        <w:rFonts w:ascii="Times New Roman" w:hAnsi="Times New Roman"/>
      </w:rPr>
    </w:lvl>
    <w:lvl w:ilvl="5">
      <w:start w:val="1"/>
      <w:numFmt w:val="bullet"/>
      <w:lvlText w:val="■"/>
      <w:lvlJc w:val="left"/>
      <w:pPr>
        <w:ind w:left="4320" w:hanging="360"/>
      </w:pPr>
      <w:rPr>
        <w:rFonts w:ascii="Times New Roman" w:hAnsi="Times New Roman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start w:val="1"/>
      <w:numFmt w:val="bullet"/>
      <w:lvlText w:val="○"/>
      <w:lvlJc w:val="left"/>
      <w:pPr>
        <w:ind w:left="5760" w:hanging="360"/>
      </w:pPr>
      <w:rPr>
        <w:rFonts w:ascii="Times New Roman" w:hAnsi="Times New Roman"/>
      </w:rPr>
    </w:lvl>
    <w:lvl w:ilvl="8">
      <w:start w:val="1"/>
      <w:numFmt w:val="bullet"/>
      <w:lvlText w:val="■"/>
      <w:lvlJc w:val="left"/>
      <w:pPr>
        <w:ind w:left="6480" w:hanging="360"/>
      </w:pPr>
      <w:rPr>
        <w:rFonts w:ascii="Times New Roman" w:hAnsi="Times New Roman"/>
      </w:rPr>
    </w:lvl>
  </w:abstractNum>
  <w:num w:numId="1" w16cid:durableId="767846164">
    <w:abstractNumId w:val="1"/>
  </w:num>
  <w:num w:numId="2" w16cid:durableId="1100492969">
    <w:abstractNumId w:val="4"/>
  </w:num>
  <w:num w:numId="3" w16cid:durableId="523595731">
    <w:abstractNumId w:val="3"/>
  </w:num>
  <w:num w:numId="4" w16cid:durableId="438791790">
    <w:abstractNumId w:val="5"/>
  </w:num>
  <w:num w:numId="5" w16cid:durableId="103569810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hideSpellingErrors/>
  <w:hideGrammaticalErrors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0" w:nlCheck="1" w:checkStyle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463FB"/>
    <w:rsid w:val="000069E3"/>
    <w:rsid w:val="00017944"/>
    <w:rsid w:val="00044F27"/>
    <w:rsid w:val="00082E05"/>
    <w:rsid w:val="0008434C"/>
    <w:rsid w:val="000A1394"/>
    <w:rsid w:val="000A34C1"/>
    <w:rsid w:val="000C5BE5"/>
    <w:rsid w:val="000D38FA"/>
    <w:rsid w:val="0012691F"/>
    <w:rsid w:val="00127BFB"/>
    <w:rsid w:val="001426C7"/>
    <w:rsid w:val="00156CBE"/>
    <w:rsid w:val="001833F6"/>
    <w:rsid w:val="0019342D"/>
    <w:rsid w:val="001B526E"/>
    <w:rsid w:val="001B72E6"/>
    <w:rsid w:val="001C526A"/>
    <w:rsid w:val="001E7053"/>
    <w:rsid w:val="001F202D"/>
    <w:rsid w:val="001F2C55"/>
    <w:rsid w:val="002033ED"/>
    <w:rsid w:val="00212042"/>
    <w:rsid w:val="0022688C"/>
    <w:rsid w:val="0023095B"/>
    <w:rsid w:val="002362D7"/>
    <w:rsid w:val="0024536F"/>
    <w:rsid w:val="002602DC"/>
    <w:rsid w:val="00264C18"/>
    <w:rsid w:val="002964F1"/>
    <w:rsid w:val="002A1861"/>
    <w:rsid w:val="002B1CD8"/>
    <w:rsid w:val="002C2E94"/>
    <w:rsid w:val="002F64FA"/>
    <w:rsid w:val="002F7A0C"/>
    <w:rsid w:val="00302359"/>
    <w:rsid w:val="00326965"/>
    <w:rsid w:val="003504ED"/>
    <w:rsid w:val="0036128A"/>
    <w:rsid w:val="00376D64"/>
    <w:rsid w:val="00382417"/>
    <w:rsid w:val="00384609"/>
    <w:rsid w:val="0038492A"/>
    <w:rsid w:val="003B2B85"/>
    <w:rsid w:val="003B5253"/>
    <w:rsid w:val="003C14D4"/>
    <w:rsid w:val="003C1DCA"/>
    <w:rsid w:val="003D1F33"/>
    <w:rsid w:val="003D71DF"/>
    <w:rsid w:val="003E24EB"/>
    <w:rsid w:val="003E4F32"/>
    <w:rsid w:val="003F606E"/>
    <w:rsid w:val="00401129"/>
    <w:rsid w:val="00430BA1"/>
    <w:rsid w:val="004341F0"/>
    <w:rsid w:val="00441F05"/>
    <w:rsid w:val="004564DA"/>
    <w:rsid w:val="00457B3E"/>
    <w:rsid w:val="004753E0"/>
    <w:rsid w:val="004862F8"/>
    <w:rsid w:val="00495D4E"/>
    <w:rsid w:val="004A098D"/>
    <w:rsid w:val="004A295F"/>
    <w:rsid w:val="004C735A"/>
    <w:rsid w:val="004D1244"/>
    <w:rsid w:val="004E6380"/>
    <w:rsid w:val="004F0822"/>
    <w:rsid w:val="004F31E8"/>
    <w:rsid w:val="00503780"/>
    <w:rsid w:val="005217C3"/>
    <w:rsid w:val="00521C20"/>
    <w:rsid w:val="00523D1A"/>
    <w:rsid w:val="00536CDA"/>
    <w:rsid w:val="0055757B"/>
    <w:rsid w:val="00583380"/>
    <w:rsid w:val="00586A06"/>
    <w:rsid w:val="005908FB"/>
    <w:rsid w:val="005960EB"/>
    <w:rsid w:val="00596F1D"/>
    <w:rsid w:val="005B664B"/>
    <w:rsid w:val="005E4265"/>
    <w:rsid w:val="005F04C1"/>
    <w:rsid w:val="006039EB"/>
    <w:rsid w:val="0061488D"/>
    <w:rsid w:val="0062068C"/>
    <w:rsid w:val="00625729"/>
    <w:rsid w:val="00632E05"/>
    <w:rsid w:val="006368F9"/>
    <w:rsid w:val="006713BC"/>
    <w:rsid w:val="00675768"/>
    <w:rsid w:val="006844B4"/>
    <w:rsid w:val="006936D6"/>
    <w:rsid w:val="006A5612"/>
    <w:rsid w:val="006A5C07"/>
    <w:rsid w:val="006A778D"/>
    <w:rsid w:val="006C3E9F"/>
    <w:rsid w:val="006D6DCC"/>
    <w:rsid w:val="006D764D"/>
    <w:rsid w:val="006E00A6"/>
    <w:rsid w:val="006E0374"/>
    <w:rsid w:val="006E0B11"/>
    <w:rsid w:val="00706D0F"/>
    <w:rsid w:val="00710D9B"/>
    <w:rsid w:val="0072071B"/>
    <w:rsid w:val="00726C95"/>
    <w:rsid w:val="0073503C"/>
    <w:rsid w:val="00740B6C"/>
    <w:rsid w:val="00753DB9"/>
    <w:rsid w:val="0075559E"/>
    <w:rsid w:val="00762406"/>
    <w:rsid w:val="00780CA4"/>
    <w:rsid w:val="0078172C"/>
    <w:rsid w:val="00794242"/>
    <w:rsid w:val="00795B9D"/>
    <w:rsid w:val="007A03A2"/>
    <w:rsid w:val="007A3848"/>
    <w:rsid w:val="007B0593"/>
    <w:rsid w:val="007B0C8B"/>
    <w:rsid w:val="007B2F96"/>
    <w:rsid w:val="007B7F88"/>
    <w:rsid w:val="007D2497"/>
    <w:rsid w:val="007D5FE9"/>
    <w:rsid w:val="00823758"/>
    <w:rsid w:val="0083074F"/>
    <w:rsid w:val="0084260F"/>
    <w:rsid w:val="008444DF"/>
    <w:rsid w:val="0084527E"/>
    <w:rsid w:val="00845C13"/>
    <w:rsid w:val="008463FB"/>
    <w:rsid w:val="00863274"/>
    <w:rsid w:val="00863E8F"/>
    <w:rsid w:val="008739E6"/>
    <w:rsid w:val="0089077C"/>
    <w:rsid w:val="008A6F0E"/>
    <w:rsid w:val="008B7889"/>
    <w:rsid w:val="008D4222"/>
    <w:rsid w:val="008D71BA"/>
    <w:rsid w:val="008D73A9"/>
    <w:rsid w:val="008E5BF9"/>
    <w:rsid w:val="008F3244"/>
    <w:rsid w:val="00903FFA"/>
    <w:rsid w:val="009112E3"/>
    <w:rsid w:val="00914AF5"/>
    <w:rsid w:val="00926648"/>
    <w:rsid w:val="009336C5"/>
    <w:rsid w:val="00945DCA"/>
    <w:rsid w:val="00970D2D"/>
    <w:rsid w:val="00993CDD"/>
    <w:rsid w:val="00995F80"/>
    <w:rsid w:val="009C2619"/>
    <w:rsid w:val="009C417C"/>
    <w:rsid w:val="009D1036"/>
    <w:rsid w:val="009D46CD"/>
    <w:rsid w:val="009E5369"/>
    <w:rsid w:val="009F07F2"/>
    <w:rsid w:val="00A31BD4"/>
    <w:rsid w:val="00A357CF"/>
    <w:rsid w:val="00A51DB1"/>
    <w:rsid w:val="00A636AD"/>
    <w:rsid w:val="00A66751"/>
    <w:rsid w:val="00A75742"/>
    <w:rsid w:val="00A80D28"/>
    <w:rsid w:val="00A97EAD"/>
    <w:rsid w:val="00AD54F1"/>
    <w:rsid w:val="00AE438C"/>
    <w:rsid w:val="00AE7CF8"/>
    <w:rsid w:val="00AF07FD"/>
    <w:rsid w:val="00AF1A0A"/>
    <w:rsid w:val="00B02826"/>
    <w:rsid w:val="00B05AD5"/>
    <w:rsid w:val="00B23F22"/>
    <w:rsid w:val="00B2525C"/>
    <w:rsid w:val="00B52DE0"/>
    <w:rsid w:val="00B5538F"/>
    <w:rsid w:val="00B63BE7"/>
    <w:rsid w:val="00B75151"/>
    <w:rsid w:val="00B87CB8"/>
    <w:rsid w:val="00B9227D"/>
    <w:rsid w:val="00BA07FE"/>
    <w:rsid w:val="00BB1092"/>
    <w:rsid w:val="00BB1176"/>
    <w:rsid w:val="00BB186C"/>
    <w:rsid w:val="00BC0135"/>
    <w:rsid w:val="00BC1C37"/>
    <w:rsid w:val="00BC5818"/>
    <w:rsid w:val="00BD09DF"/>
    <w:rsid w:val="00BD238E"/>
    <w:rsid w:val="00BD3A00"/>
    <w:rsid w:val="00C01E51"/>
    <w:rsid w:val="00C2239F"/>
    <w:rsid w:val="00C255E8"/>
    <w:rsid w:val="00C27896"/>
    <w:rsid w:val="00C3067E"/>
    <w:rsid w:val="00C306C0"/>
    <w:rsid w:val="00C3251B"/>
    <w:rsid w:val="00C471C8"/>
    <w:rsid w:val="00C5155A"/>
    <w:rsid w:val="00C52804"/>
    <w:rsid w:val="00C65B60"/>
    <w:rsid w:val="00C77C48"/>
    <w:rsid w:val="00C84D91"/>
    <w:rsid w:val="00CA0F7A"/>
    <w:rsid w:val="00CB1DDE"/>
    <w:rsid w:val="00CB4D65"/>
    <w:rsid w:val="00CC27B5"/>
    <w:rsid w:val="00CF55F8"/>
    <w:rsid w:val="00D10238"/>
    <w:rsid w:val="00D20AE5"/>
    <w:rsid w:val="00D30035"/>
    <w:rsid w:val="00D33D98"/>
    <w:rsid w:val="00D6336E"/>
    <w:rsid w:val="00D70ADC"/>
    <w:rsid w:val="00D74BD3"/>
    <w:rsid w:val="00D92B1F"/>
    <w:rsid w:val="00D95569"/>
    <w:rsid w:val="00DA18B7"/>
    <w:rsid w:val="00DB5355"/>
    <w:rsid w:val="00DC330E"/>
    <w:rsid w:val="00DC36C6"/>
    <w:rsid w:val="00DC5F49"/>
    <w:rsid w:val="00DD0AB0"/>
    <w:rsid w:val="00DE3FC8"/>
    <w:rsid w:val="00E07D31"/>
    <w:rsid w:val="00E11597"/>
    <w:rsid w:val="00E24DB3"/>
    <w:rsid w:val="00E423FC"/>
    <w:rsid w:val="00E458F6"/>
    <w:rsid w:val="00E54E97"/>
    <w:rsid w:val="00E70A5A"/>
    <w:rsid w:val="00E716FA"/>
    <w:rsid w:val="00E86410"/>
    <w:rsid w:val="00EA6C29"/>
    <w:rsid w:val="00EB183A"/>
    <w:rsid w:val="00EB21E1"/>
    <w:rsid w:val="00EC7E45"/>
    <w:rsid w:val="00ED118C"/>
    <w:rsid w:val="00EE07F4"/>
    <w:rsid w:val="00EE772E"/>
    <w:rsid w:val="00EF586E"/>
    <w:rsid w:val="00F053AF"/>
    <w:rsid w:val="00F07BDE"/>
    <w:rsid w:val="00F27DC4"/>
    <w:rsid w:val="00F55525"/>
    <w:rsid w:val="00F57C02"/>
    <w:rsid w:val="00F66E82"/>
    <w:rsid w:val="00F8651A"/>
    <w:rsid w:val="00F87927"/>
    <w:rsid w:val="00F93C8D"/>
    <w:rsid w:val="00F947D2"/>
    <w:rsid w:val="00F97147"/>
    <w:rsid w:val="00FA104C"/>
    <w:rsid w:val="00FB247B"/>
    <w:rsid w:val="00FB3CDF"/>
    <w:rsid w:val="00FB5F72"/>
    <w:rsid w:val="00FC3051"/>
    <w:rsid w:val="00FC55A3"/>
    <w:rsid w:val="00FF7C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FF25A9"/>
  <w15:docId w15:val="{3E914D24-3019-B044-93E0-604D69786C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D3A00"/>
  </w:style>
  <w:style w:type="paragraph" w:styleId="berschrift1">
    <w:name w:val="heading 1"/>
    <w:basedOn w:val="Standard"/>
    <w:next w:val="Standard"/>
    <w:link w:val="berschrift1Zchn"/>
    <w:uiPriority w:val="9"/>
    <w:qFormat/>
    <w:rsid w:val="00841CD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41CD9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41CD9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41CD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6844B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rsid w:val="006844B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rsid w:val="006844B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rsid w:val="006844B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rsid w:val="006844B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41CD9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841CD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841CD9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41CD9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Kopfzeile">
    <w:name w:val="header"/>
    <w:link w:val="KopfzeileZchn"/>
    <w:unhideWhenUsed/>
    <w:qFormat/>
    <w:rsid w:val="00841CD9"/>
    <w:pPr>
      <w:tabs>
        <w:tab w:val="center" w:pos="4679"/>
        <w:tab w:val="right" w:pos="9358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841CD9"/>
  </w:style>
  <w:style w:type="paragraph" w:styleId="Standardeinzug">
    <w:name w:val="Normal Indent"/>
    <w:basedOn w:val="Standard"/>
    <w:uiPriority w:val="99"/>
    <w:unhideWhenUsed/>
    <w:rsid w:val="00841CD9"/>
    <w:pPr>
      <w:ind w:left="720"/>
    </w:pPr>
  </w:style>
  <w:style w:type="paragraph" w:styleId="Untertitel">
    <w:name w:val="Subtitle"/>
    <w:basedOn w:val="Standard"/>
    <w:next w:val="Standard"/>
    <w:link w:val="UntertitelZchn"/>
    <w:uiPriority w:val="11"/>
    <w:qFormat/>
    <w:rsid w:val="00841CD9"/>
    <w:pPr>
      <w:numPr>
        <w:ilvl w:val="1"/>
      </w:numPr>
      <w:ind w:left="86"/>
    </w:pPr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41CD9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841CD9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841CD9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styleId="Hervorhebung">
    <w:name w:val="Emphasis"/>
    <w:basedOn w:val="Absatz-Standardschriftart"/>
    <w:uiPriority w:val="20"/>
    <w:qFormat/>
    <w:rsid w:val="00D1197D"/>
    <w:rPr>
      <w:i/>
      <w:iCs/>
    </w:rPr>
  </w:style>
  <w:style w:type="character" w:styleId="Hyperlink">
    <w:name w:val="Hyperlink"/>
    <w:basedOn w:val="Absatz-Standardschriftart"/>
    <w:uiPriority w:val="99"/>
    <w:unhideWhenUsed/>
    <w:rPr>
      <w:color w:val="0563C1" w:themeColor="hyperlink"/>
      <w:u w:val="single"/>
    </w:rPr>
  </w:style>
  <w:style w:type="table" w:styleId="Tabellenraster">
    <w:name w:val="Table Grid"/>
    <w:basedOn w:val="NormaleTabelle"/>
    <w:uiPriority w:val="59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enabsatz">
    <w:name w:val="List Paragraph"/>
    <w:uiPriority w:val="34"/>
    <w:qFormat/>
    <w:pPr>
      <w:ind w:left="720"/>
      <w:contextualSpacing/>
    </w:p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87CB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87CB8"/>
    <w:rPr>
      <w:b/>
      <w:bCs/>
      <w:sz w:val="20"/>
      <w:szCs w:val="20"/>
    </w:rPr>
  </w:style>
  <w:style w:type="paragraph" w:styleId="StandardWeb">
    <w:name w:val="Normal (Web)"/>
    <w:basedOn w:val="Standard"/>
    <w:uiPriority w:val="99"/>
    <w:semiHidden/>
    <w:unhideWhenUsed/>
    <w:rsid w:val="002F7A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apple-converted-space">
    <w:name w:val="apple-converted-space"/>
    <w:basedOn w:val="Absatz-Standardschriftart"/>
    <w:rsid w:val="002F7A0C"/>
  </w:style>
  <w:style w:type="character" w:customStyle="1" w:styleId="spellerror">
    <w:name w:val="spellerror"/>
    <w:basedOn w:val="Absatz-Standardschriftart"/>
    <w:rsid w:val="002F7A0C"/>
  </w:style>
  <w:style w:type="paragraph" w:styleId="Fuzeile">
    <w:name w:val="footer"/>
    <w:basedOn w:val="Standard"/>
    <w:link w:val="FuzeileZchn"/>
    <w:uiPriority w:val="99"/>
    <w:unhideWhenUsed/>
    <w:rsid w:val="00C255E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255E8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844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844B4"/>
    <w:rPr>
      <w:rFonts w:ascii="Segoe UI" w:hAnsi="Segoe UI" w:cs="Segoe UI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6844B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6844B4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6844B4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844B4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6844B4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844B4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844B4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844B4"/>
    <w:rPr>
      <w:rFonts w:ascii="Helvetica" w:eastAsia="Helvetica" w:hAnsi="Helvetica" w:cs="Helvetica"/>
      <w:b/>
      <w:bCs/>
      <w:color w:val="000000"/>
      <w:sz w:val="20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844B4"/>
    <w:rPr>
      <w:rFonts w:ascii="Helvetica" w:eastAsia="Helvetica" w:hAnsi="Helvetica" w:cs="Helvetica"/>
      <w:b/>
      <w:bCs/>
      <w:color w:val="000000"/>
      <w:sz w:val="20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844B4"/>
    <w:rPr>
      <w:rFonts w:ascii="Helvetica" w:eastAsia="Helvetica" w:hAnsi="Helvetica" w:cs="Helvetica"/>
      <w:b/>
      <w:bCs/>
      <w:i/>
      <w:iCs/>
      <w:color w:val="000000"/>
      <w:sz w:val="20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844B4"/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844B4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844B4"/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844B4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844B4"/>
    <w:rPr>
      <w:rFonts w:ascii="Helvetica" w:eastAsia="Helvetica" w:hAnsi="Helvetica" w:cs="Helvetica"/>
      <w:i/>
      <w:iCs/>
      <w:color w:val="000000"/>
      <w:sz w:val="20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844B4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844B4"/>
    <w:rPr>
      <w:rFonts w:ascii="Helvetica" w:eastAsia="Helvetica" w:hAnsi="Helvetica" w:cs="Helvetica"/>
      <w:color w:val="000000"/>
      <w:sz w:val="20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844B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844B4"/>
    <w:pPr>
      <w:spacing w:line="360" w:lineRule="auto"/>
      <w:outlineLvl w:val="9"/>
    </w:pPr>
    <w:rPr>
      <w:rFonts w:ascii="Helvetica" w:eastAsia="Helvetica" w:hAnsi="Helvetica" w:cs="Helvetica"/>
      <w:color w:val="000000"/>
      <w:sz w:val="20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844B4"/>
    <w:rPr>
      <w:rFonts w:ascii="Helvetica" w:eastAsia="Helvetica" w:hAnsi="Helvetica" w:cs="Helvetica"/>
      <w:i/>
      <w:iCs/>
      <w:color w:val="000000"/>
      <w:sz w:val="20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844B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eschriftung">
    <w:name w:val="caption"/>
    <w:basedOn w:val="Standard"/>
    <w:next w:val="Standard"/>
    <w:uiPriority w:val="35"/>
    <w:unhideWhenUsed/>
    <w:rsid w:val="00044F27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berarbeitung">
    <w:name w:val="Revision"/>
    <w:hidden/>
    <w:uiPriority w:val="99"/>
    <w:rsid w:val="006936D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219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9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7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6004571-8988-4BC7-B997-BDE4573AEC05}"/>
      </w:docPartPr>
      <w:docPartBody>
        <w:p w:rsidR="002403A6" w:rsidRDefault="002403A6">
          <w:r w:rsidRPr="00AD2D07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sDel="0"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403A6"/>
    <w:rsid w:val="00040375"/>
    <w:rsid w:val="00065D8F"/>
    <w:rsid w:val="001527B7"/>
    <w:rsid w:val="0022189B"/>
    <w:rsid w:val="002403A6"/>
    <w:rsid w:val="0025149D"/>
    <w:rsid w:val="002E4651"/>
    <w:rsid w:val="00306BC6"/>
    <w:rsid w:val="00333AA1"/>
    <w:rsid w:val="00683B7C"/>
    <w:rsid w:val="0075609E"/>
    <w:rsid w:val="007E26E4"/>
    <w:rsid w:val="008D5D89"/>
    <w:rsid w:val="00AA4727"/>
    <w:rsid w:val="00AE4497"/>
    <w:rsid w:val="00B718B0"/>
    <w:rsid w:val="00D44C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2189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Times New Roman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7FF11A-06CE-40A5-BF68-C98A693ABF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26887</Words>
  <Characters>2059390</Characters>
  <Application>Microsoft Office Word</Application>
  <DocSecurity>0</DocSecurity>
  <Lines>17161</Lines>
  <Paragraphs>476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1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Sztankay</dc:creator>
  <cp:keywords/>
  <dc:description/>
  <cp:lastModifiedBy>Anna Thurner</cp:lastModifiedBy>
  <cp:revision>2</cp:revision>
  <dcterms:created xsi:type="dcterms:W3CDTF">2024-11-06T15:57:00Z</dcterms:created>
  <dcterms:modified xsi:type="dcterms:W3CDTF">2024-11-06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N0camC6P"/&gt;&lt;style id="http://www.zotero.org/styles/ieee" locale="en-GB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CitaviDocumentProperty_7">
    <vt:lpwstr>Gender-Sex Review</vt:lpwstr>
  </property>
  <property fmtid="{D5CDD505-2E9C-101B-9397-08002B2CF9AE}" pid="5" name="CitaviDocumentProperty_0">
    <vt:lpwstr>e263ee62-e9cb-471a-b2f3-ac2c410efc58</vt:lpwstr>
  </property>
  <property fmtid="{D5CDD505-2E9C-101B-9397-08002B2CF9AE}" pid="6" name="CitaviDocumentProperty_8">
    <vt:lpwstr>CloudProjectKey=pccrne2152p5ycng9towhcbad5nrryiscn7wmbtk0; ProjectName=Gender-Sex Review</vt:lpwstr>
  </property>
  <property fmtid="{D5CDD505-2E9C-101B-9397-08002B2CF9AE}" pid="7" name="CitaviDocumentProperty_1">
    <vt:lpwstr>6.12.0.0</vt:lpwstr>
  </property>
  <property fmtid="{D5CDD505-2E9C-101B-9397-08002B2CF9AE}" pid="8" name="CitaviDocumentProperty_6">
    <vt:lpwstr>False</vt:lpwstr>
  </property>
</Properties>
</file>